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r>
        <w:t xml:space="preserve">en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w:t>
      </w:r>
      <w:proofErr w:type="spellStart"/>
      <w:r>
        <w:t>RNAsubopt</w:t>
      </w:r>
      <w:proofErr w:type="spellEnd"/>
      <w:r>
        <w:t xml:space="preserve">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F67FD5">
        <w:rPr>
          <w:lang w:val="en-US"/>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F67FD5">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smallCaps w:val="0"/>
        </w:rPr>
        <w:fldChar w:fldCharType="begin"/>
      </w:r>
      <w:r>
        <w:rPr>
          <w:smallCaps w:val="0"/>
        </w:rPr>
        <w:instrText xml:space="preserve"> TOC \f G \t "Tableau" \c "Tableau" </w:instrText>
      </w:r>
      <w:r>
        <w:rPr>
          <w:smallCaps w:val="0"/>
        </w:rPr>
        <w:fldChar w:fldCharType="separate"/>
      </w:r>
      <w:r>
        <w:rPr>
          <w:noProof/>
        </w:rPr>
        <w:t>Tableau I.</w:t>
      </w:r>
      <w:r w:rsidRPr="00816DB1">
        <w:rPr>
          <w:rFonts w:eastAsiaTheme="minorEastAsia" w:cstheme="minorBidi"/>
          <w:smallCaps w:val="0"/>
          <w:noProof/>
          <w:sz w:val="22"/>
          <w:szCs w:val="22"/>
          <w:lang w:eastAsia="en-US"/>
        </w:rPr>
        <w:tab/>
      </w:r>
      <w:r>
        <w:rPr>
          <w:noProof/>
        </w:rPr>
        <w:t>Description des champs des fichiers JSON standardisés des ARN</w:t>
      </w:r>
      <w:r>
        <w:rPr>
          <w:noProof/>
        </w:rPr>
        <w:tab/>
      </w:r>
      <w:r>
        <w:rPr>
          <w:noProof/>
        </w:rPr>
        <w:fldChar w:fldCharType="begin"/>
      </w:r>
      <w:r>
        <w:rPr>
          <w:noProof/>
        </w:rPr>
        <w:instrText xml:space="preserve"> PAGEREF _Toc502672538 \h </w:instrText>
      </w:r>
      <w:r>
        <w:rPr>
          <w:noProof/>
        </w:rPr>
      </w:r>
      <w:r>
        <w:rPr>
          <w:noProof/>
        </w:rPr>
        <w:fldChar w:fldCharType="separate"/>
      </w:r>
      <w:r>
        <w:rPr>
          <w:noProof/>
        </w:rPr>
        <w:t>48</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w:t>
      </w:r>
      <w:r w:rsidRPr="00816DB1">
        <w:rPr>
          <w:rFonts w:eastAsiaTheme="minorEastAsia" w:cstheme="minorBidi"/>
          <w:smallCaps w:val="0"/>
          <w:noProof/>
          <w:sz w:val="22"/>
          <w:szCs w:val="22"/>
          <w:lang w:eastAsia="en-US"/>
        </w:rPr>
        <w:tab/>
      </w:r>
      <w:r>
        <w:rPr>
          <w:noProof/>
        </w:rPr>
        <w:t xml:space="preserve">Description du champs </w:t>
      </w:r>
      <w:r w:rsidRPr="009F7014">
        <w:rPr>
          <w:i/>
          <w:noProof/>
        </w:rPr>
        <w:t>nts</w:t>
      </w:r>
      <w:r>
        <w:rPr>
          <w:noProof/>
        </w:rPr>
        <w:t xml:space="preserve"> des fichiers JSON standardisés</w:t>
      </w:r>
      <w:r>
        <w:rPr>
          <w:noProof/>
        </w:rPr>
        <w:tab/>
      </w:r>
      <w:r>
        <w:rPr>
          <w:noProof/>
        </w:rPr>
        <w:fldChar w:fldCharType="begin"/>
      </w:r>
      <w:r>
        <w:rPr>
          <w:noProof/>
        </w:rPr>
        <w:instrText xml:space="preserve"> PAGEREF _Toc502672539 \h </w:instrText>
      </w:r>
      <w:r>
        <w:rPr>
          <w:noProof/>
        </w:rPr>
      </w:r>
      <w:r>
        <w:rPr>
          <w:noProof/>
        </w:rPr>
        <w:fldChar w:fldCharType="separate"/>
      </w:r>
      <w:r>
        <w:rPr>
          <w:noProof/>
        </w:rPr>
        <w:t>4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I.</w:t>
      </w:r>
      <w:r w:rsidRPr="00816DB1">
        <w:rPr>
          <w:rFonts w:eastAsiaTheme="minorEastAsia" w:cstheme="minorBidi"/>
          <w:smallCaps w:val="0"/>
          <w:noProof/>
          <w:sz w:val="22"/>
          <w:szCs w:val="22"/>
          <w:lang w:eastAsia="en-US"/>
        </w:rPr>
        <w:tab/>
      </w:r>
      <w:r>
        <w:rPr>
          <w:noProof/>
        </w:rPr>
        <w:t>MCN les plus présents et leurs valeurs de réactivités  dans l’ensemble non-filtré</w:t>
      </w:r>
      <w:r>
        <w:rPr>
          <w:noProof/>
        </w:rPr>
        <w:tab/>
      </w:r>
      <w:r>
        <w:rPr>
          <w:noProof/>
        </w:rPr>
        <w:fldChar w:fldCharType="begin"/>
      </w:r>
      <w:r>
        <w:rPr>
          <w:noProof/>
        </w:rPr>
        <w:instrText xml:space="preserve"> PAGEREF _Toc502672540 \h </w:instrText>
      </w:r>
      <w:r>
        <w:rPr>
          <w:noProof/>
        </w:rPr>
      </w:r>
      <w:r>
        <w:rPr>
          <w:noProof/>
        </w:rPr>
        <w:fldChar w:fldCharType="separate"/>
      </w:r>
      <w:r>
        <w:rPr>
          <w:noProof/>
        </w:rPr>
        <w:t>6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V.</w:t>
      </w:r>
      <w:r w:rsidRPr="00816DB1">
        <w:rPr>
          <w:rFonts w:eastAsiaTheme="minorEastAsia" w:cstheme="minorBidi"/>
          <w:smallCaps w:val="0"/>
          <w:noProof/>
          <w:sz w:val="22"/>
          <w:szCs w:val="22"/>
          <w:lang w:eastAsia="en-US"/>
        </w:rPr>
        <w:tab/>
      </w:r>
      <w:r>
        <w:rPr>
          <w:noProof/>
        </w:rPr>
        <w:t xml:space="preserve">Fréquence des nucléotides des MCN de RNAsubopt et MCFlashfold ordonnée selon la somme des nucléotides de hautes et basses réactivités de </w:t>
      </w:r>
      <w:r w:rsidRPr="009F7014">
        <w:rPr>
          <w:noProof/>
          <w:u w:val="single"/>
        </w:rPr>
        <w:t>RNAsubopt</w:t>
      </w:r>
      <w:r>
        <w:rPr>
          <w:noProof/>
        </w:rPr>
        <w:t xml:space="preserve"> dans l’ensemble de données filtré.</w:t>
      </w:r>
      <w:r>
        <w:rPr>
          <w:noProof/>
        </w:rPr>
        <w:tab/>
      </w:r>
      <w:r>
        <w:rPr>
          <w:noProof/>
        </w:rPr>
        <w:fldChar w:fldCharType="begin"/>
      </w:r>
      <w:r>
        <w:rPr>
          <w:noProof/>
        </w:rPr>
        <w:instrText xml:space="preserve"> PAGEREF _Toc502672541 \h </w:instrText>
      </w:r>
      <w:r>
        <w:rPr>
          <w:noProof/>
        </w:rPr>
      </w:r>
      <w:r>
        <w:rPr>
          <w:noProof/>
        </w:rPr>
        <w:fldChar w:fldCharType="separate"/>
      </w:r>
      <w:r>
        <w:rPr>
          <w:noProof/>
        </w:rPr>
        <w:t>62</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w:t>
      </w:r>
      <w:r w:rsidRPr="00816DB1">
        <w:rPr>
          <w:rFonts w:eastAsiaTheme="minorEastAsia" w:cstheme="minorBidi"/>
          <w:smallCaps w:val="0"/>
          <w:noProof/>
          <w:sz w:val="22"/>
          <w:szCs w:val="22"/>
          <w:lang w:eastAsia="en-US"/>
        </w:rPr>
        <w:tab/>
      </w:r>
      <w:r w:rsidRPr="009F7014">
        <w:rPr>
          <w:noProof/>
          <w:shd w:val="clear" w:color="auto" w:fill="FFFFFF"/>
        </w:rPr>
        <w:t>Cohérence des 10 MCN les plus fréquents et unique à MCFlashfold</w:t>
      </w:r>
      <w:r>
        <w:rPr>
          <w:noProof/>
        </w:rPr>
        <w:tab/>
      </w:r>
      <w:r>
        <w:rPr>
          <w:noProof/>
        </w:rPr>
        <w:fldChar w:fldCharType="begin"/>
      </w:r>
      <w:r>
        <w:rPr>
          <w:noProof/>
        </w:rPr>
        <w:instrText xml:space="preserve"> PAGEREF _Toc502672542 \h </w:instrText>
      </w:r>
      <w:r>
        <w:rPr>
          <w:noProof/>
        </w:rPr>
      </w:r>
      <w:r>
        <w:rPr>
          <w:noProof/>
        </w:rPr>
        <w:fldChar w:fldCharType="separate"/>
      </w:r>
      <w:r>
        <w:rPr>
          <w:noProof/>
        </w:rPr>
        <w:t>65</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w:t>
      </w:r>
      <w:r w:rsidRPr="00816DB1">
        <w:rPr>
          <w:rFonts w:eastAsiaTheme="minorEastAsia" w:cstheme="minorBidi"/>
          <w:smallCaps w:val="0"/>
          <w:noProof/>
          <w:sz w:val="22"/>
          <w:szCs w:val="22"/>
          <w:lang w:eastAsia="en-US"/>
        </w:rPr>
        <w:tab/>
      </w:r>
      <w:r>
        <w:rPr>
          <w:noProof/>
        </w:rPr>
        <w:t>Signification des valeurs de prédictions 1 et -1 dans RDV</w:t>
      </w:r>
      <w:r>
        <w:rPr>
          <w:noProof/>
        </w:rPr>
        <w:tab/>
      </w:r>
      <w:r>
        <w:rPr>
          <w:noProof/>
        </w:rPr>
        <w:fldChar w:fldCharType="begin"/>
      </w:r>
      <w:r>
        <w:rPr>
          <w:noProof/>
        </w:rPr>
        <w:instrText xml:space="preserve"> PAGEREF _Toc502672543 \h </w:instrText>
      </w:r>
      <w:r>
        <w:rPr>
          <w:noProof/>
        </w:rPr>
      </w:r>
      <w:r>
        <w:rPr>
          <w:noProof/>
        </w:rPr>
        <w:fldChar w:fldCharType="separate"/>
      </w:r>
      <w:r>
        <w:rPr>
          <w:noProof/>
        </w:rPr>
        <w:t>6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w:t>
      </w:r>
      <w:r w:rsidRPr="00816DB1">
        <w:rPr>
          <w:rFonts w:eastAsiaTheme="minorEastAsia" w:cstheme="minorBidi"/>
          <w:smallCaps w:val="0"/>
          <w:noProof/>
          <w:sz w:val="22"/>
          <w:szCs w:val="22"/>
          <w:lang w:eastAsia="en-US"/>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2672544 \h </w:instrText>
      </w:r>
      <w:r>
        <w:rPr>
          <w:noProof/>
        </w:rPr>
      </w:r>
      <w:r>
        <w:rPr>
          <w:noProof/>
        </w:rPr>
        <w:fldChar w:fldCharType="separate"/>
      </w:r>
      <w:r>
        <w:rPr>
          <w:noProof/>
        </w:rPr>
        <w:t>7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I.</w:t>
      </w:r>
      <w:r w:rsidRPr="00816DB1">
        <w:rPr>
          <w:rFonts w:eastAsiaTheme="minorEastAsia" w:cstheme="minorBidi"/>
          <w:smallCaps w:val="0"/>
          <w:noProof/>
          <w:sz w:val="22"/>
          <w:szCs w:val="22"/>
          <w:lang w:eastAsia="en-US"/>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02672545 \h </w:instrText>
      </w:r>
      <w:r>
        <w:rPr>
          <w:noProof/>
        </w:rPr>
      </w:r>
      <w:r>
        <w:rPr>
          <w:noProof/>
        </w:rPr>
        <w:fldChar w:fldCharType="separate"/>
      </w:r>
      <w:r>
        <w:rPr>
          <w:noProof/>
        </w:rPr>
        <w:t>76</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X.</w:t>
      </w:r>
      <w:r w:rsidRPr="00816DB1">
        <w:rPr>
          <w:rFonts w:eastAsiaTheme="minorEastAsia" w:cstheme="minorBidi"/>
          <w:smallCaps w:val="0"/>
          <w:noProof/>
          <w:sz w:val="22"/>
          <w:szCs w:val="22"/>
          <w:lang w:eastAsia="en-US"/>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02672546 \h </w:instrText>
      </w:r>
      <w:r>
        <w:rPr>
          <w:noProof/>
        </w:rPr>
      </w:r>
      <w:r>
        <w:rPr>
          <w:noProof/>
        </w:rPr>
        <w:fldChar w:fldCharType="separate"/>
      </w:r>
      <w:r>
        <w:rPr>
          <w:noProof/>
        </w:rPr>
        <w:t>79</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3E333F" w:rsidRDefault="007D2CDE">
      <w:pPr>
        <w:pStyle w:val="TableofFigures"/>
        <w:tabs>
          <w:tab w:val="right" w:leader="dot" w:pos="8254"/>
        </w:tabs>
        <w:rPr>
          <w:rFonts w:eastAsiaTheme="minorEastAsia" w:cstheme="minorBidi"/>
          <w:noProof/>
          <w:sz w:val="22"/>
          <w:szCs w:val="22"/>
          <w:lang w:val="en-US" w:eastAsia="en-US"/>
        </w:rPr>
      </w:pPr>
      <w:r w:rsidRPr="00992768">
        <w:fldChar w:fldCharType="begin"/>
      </w:r>
      <w:r w:rsidRPr="009E739F">
        <w:rPr>
          <w:lang w:val="en-CA"/>
        </w:rPr>
        <w:instrText xml:space="preserve"> TOC \f H \h \z \t "Figure" \c </w:instrText>
      </w:r>
      <w:r w:rsidRPr="00992768">
        <w:fldChar w:fldCharType="separate"/>
      </w:r>
      <w:hyperlink w:anchor="_Toc502671236" w:history="1">
        <w:r w:rsidR="003E333F" w:rsidRPr="004406C0">
          <w:rPr>
            <w:rStyle w:val="Hyperlink"/>
            <w:noProof/>
            <w:lang w:val="en-CA"/>
          </w:rPr>
          <w:t>Figure 1.</w:t>
        </w:r>
        <w:r w:rsidR="003E333F" w:rsidRPr="004406C0">
          <w:rPr>
            <w:rStyle w:val="Hyperlink"/>
            <w:b/>
            <w:noProof/>
          </w:rPr>
          <w:t xml:space="preserve"> Nombre de séquences d’ARN ajoutées à la RMDB entre septembre 2014 et mars 2017</w:t>
        </w:r>
        <w:r w:rsidR="003E333F" w:rsidRPr="004406C0">
          <w:rPr>
            <w:rStyle w:val="Hyperlink"/>
            <w:noProof/>
          </w:rPr>
          <w:t xml:space="preserve">. </w:t>
        </w:r>
        <w:r w:rsidR="003E333F" w:rsidRPr="004406C0">
          <w:rPr>
            <w:rStyle w:val="Hyperlink"/>
            <w:noProof/>
            <w:lang w:val="en-CA"/>
          </w:rPr>
          <w:t xml:space="preserve">Figure modifiée de l’article : </w:t>
        </w:r>
        <w:r w:rsidR="003E333F" w:rsidRPr="004406C0">
          <w:rPr>
            <w:rStyle w:val="Hyperlink"/>
            <w:i/>
            <w:noProof/>
            <w:lang w:val="en-CA"/>
          </w:rPr>
          <w:t>Updates to the RNA mapping database (RMDB), version 2.</w:t>
        </w:r>
        <w:r w:rsidR="003E333F" w:rsidRPr="004406C0">
          <w:rPr>
            <w:rStyle w:val="Hyperlink"/>
            <w:noProof/>
            <w:lang w:val="en-CA"/>
          </w:rPr>
          <w:t xml:space="preserve"> Nucleic Acids Research, 2017.</w:t>
        </w:r>
        <w:r w:rsidR="003E333F">
          <w:rPr>
            <w:noProof/>
            <w:webHidden/>
          </w:rPr>
          <w:tab/>
        </w:r>
        <w:r w:rsidR="003E333F">
          <w:rPr>
            <w:noProof/>
            <w:webHidden/>
          </w:rPr>
          <w:fldChar w:fldCharType="begin"/>
        </w:r>
        <w:r w:rsidR="003E333F">
          <w:rPr>
            <w:noProof/>
            <w:webHidden/>
          </w:rPr>
          <w:instrText xml:space="preserve"> PAGEREF _Toc502671236 \h </w:instrText>
        </w:r>
        <w:r w:rsidR="003E333F">
          <w:rPr>
            <w:noProof/>
            <w:webHidden/>
          </w:rPr>
        </w:r>
        <w:r w:rsidR="003E333F">
          <w:rPr>
            <w:noProof/>
            <w:webHidden/>
          </w:rPr>
          <w:fldChar w:fldCharType="separate"/>
        </w:r>
        <w:r w:rsidR="003E333F">
          <w:rPr>
            <w:noProof/>
            <w:webHidden/>
          </w:rPr>
          <w:t>2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7" w:history="1">
        <w:r w:rsidR="003E333F" w:rsidRPr="004406C0">
          <w:rPr>
            <w:rStyle w:val="Hyperlink"/>
            <w:noProof/>
          </w:rPr>
          <w:t>Figure 2.</w:t>
        </w:r>
        <w:r w:rsidR="003E333F" w:rsidRPr="004406C0">
          <w:rPr>
            <w:rStyle w:val="Hyperlink"/>
            <w:b/>
            <w:noProof/>
          </w:rPr>
          <w:t xml:space="preserve"> A) Représentation d’un nucléotide, l’adénosine monophosphate (AMP)</w:t>
        </w:r>
        <w:r w:rsidR="003E333F" w:rsidRPr="004406C0">
          <w:rPr>
            <w:rStyle w:val="Hyperlink"/>
            <w:noProof/>
          </w:rPr>
          <w:t>. Le cercle rouge, le pentagone bleu et le carré vert représentent le groupement phosphate, le ribose et la base azotée, respectivement. Cette image a été modifié de l’article :</w:t>
        </w:r>
        <w:r w:rsidR="003E333F" w:rsidRPr="004406C0">
          <w:rPr>
            <w:rStyle w:val="Hyperlink"/>
            <w:i/>
            <w:noProof/>
          </w:rPr>
          <w:t xml:space="preserve"> Structural analysis of nucleic acid aptamers</w:t>
        </w:r>
        <w:r w:rsidR="003E333F" w:rsidRPr="004406C0">
          <w:rPr>
            <w:rStyle w:val="Hyperlink"/>
            <w:noProof/>
          </w:rPr>
          <w:t xml:space="preserve"> </w:t>
        </w:r>
        <w:r w:rsidR="003E333F" w:rsidRPr="004406C0">
          <w:rPr>
            <w:rStyle w:val="Hyperlink"/>
            <w:i/>
            <w:noProof/>
          </w:rPr>
          <w:t>.</w:t>
        </w:r>
        <w:r w:rsidR="003E333F" w:rsidRPr="004406C0">
          <w:rPr>
            <w:rStyle w:val="Hyperlink"/>
            <w:noProof/>
          </w:rPr>
          <w:t xml:space="preserve"> Current opinion in chemical biology, 1997. </w:t>
        </w:r>
        <w:r w:rsidR="003E333F" w:rsidRPr="004406C0">
          <w:rPr>
            <w:rStyle w:val="Hyperlink"/>
            <w:b/>
            <w:noProof/>
          </w:rPr>
          <w:t>1</w:t>
        </w:r>
        <w:r w:rsidR="003E333F" w:rsidRPr="004406C0">
          <w:rPr>
            <w:rStyle w:val="Hyperlink"/>
            <w:noProof/>
          </w:rPr>
          <w:t>: p. 32-46, écrit par Patel, D.J. B) image 3D de A, avec en plus un groupe phosphate sur le carbone en 3’ du ribose. Source : PubChem3D.</w:t>
        </w:r>
        <w:r w:rsidR="003E333F">
          <w:rPr>
            <w:noProof/>
            <w:webHidden/>
          </w:rPr>
          <w:tab/>
        </w:r>
        <w:r w:rsidR="003E333F">
          <w:rPr>
            <w:noProof/>
            <w:webHidden/>
          </w:rPr>
          <w:fldChar w:fldCharType="begin"/>
        </w:r>
        <w:r w:rsidR="003E333F">
          <w:rPr>
            <w:noProof/>
            <w:webHidden/>
          </w:rPr>
          <w:instrText xml:space="preserve"> PAGEREF _Toc502671237 \h </w:instrText>
        </w:r>
        <w:r w:rsidR="003E333F">
          <w:rPr>
            <w:noProof/>
            <w:webHidden/>
          </w:rPr>
        </w:r>
        <w:r w:rsidR="003E333F">
          <w:rPr>
            <w:noProof/>
            <w:webHidden/>
          </w:rPr>
          <w:fldChar w:fldCharType="separate"/>
        </w:r>
        <w:r w:rsidR="003E333F">
          <w:rPr>
            <w:noProof/>
            <w:webHidden/>
          </w:rPr>
          <w:t>2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8" w:history="1">
        <w:r w:rsidR="003E333F" w:rsidRPr="004406C0">
          <w:rPr>
            <w:rStyle w:val="Hyperlink"/>
            <w:noProof/>
          </w:rPr>
          <w:t>Figure 3.</w:t>
        </w:r>
        <w:r w:rsidR="003E333F" w:rsidRPr="004406C0">
          <w:rPr>
            <w:rStyle w:val="Hyperlink"/>
            <w:b/>
            <w:noProof/>
          </w:rPr>
          <w:t xml:space="preserve"> Un groupement phosphate en 3D</w:t>
        </w:r>
        <w:r w:rsidR="003E333F" w:rsidRPr="004406C0">
          <w:rPr>
            <w:rStyle w:val="Hyperlink"/>
            <w:noProof/>
          </w:rPr>
          <w:t>. L’atome de phosphore, en vert, est au centre des atomes d’oxygène rouges. Les hydrogènes sont en blancs. Source : PubChem3D.</w:t>
        </w:r>
        <w:r w:rsidR="003E333F">
          <w:rPr>
            <w:noProof/>
            <w:webHidden/>
          </w:rPr>
          <w:tab/>
        </w:r>
        <w:r w:rsidR="003E333F">
          <w:rPr>
            <w:noProof/>
            <w:webHidden/>
          </w:rPr>
          <w:fldChar w:fldCharType="begin"/>
        </w:r>
        <w:r w:rsidR="003E333F">
          <w:rPr>
            <w:noProof/>
            <w:webHidden/>
          </w:rPr>
          <w:instrText xml:space="preserve"> PAGEREF _Toc502671238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9" w:history="1">
        <w:r w:rsidR="003E333F" w:rsidRPr="004406C0">
          <w:rPr>
            <w:rStyle w:val="Hyperlink"/>
            <w:noProof/>
          </w:rPr>
          <w:t>Figure 4.</w:t>
        </w:r>
        <w:r w:rsidR="003E333F" w:rsidRPr="004406C0">
          <w:rPr>
            <w:rStyle w:val="Hyperlink"/>
            <w:b/>
            <w:noProof/>
          </w:rPr>
          <w:t xml:space="preserve"> Représentation en balles et bâtons (</w:t>
        </w:r>
        <w:r w:rsidR="003E333F" w:rsidRPr="004406C0">
          <w:rPr>
            <w:rStyle w:val="Hyperlink"/>
            <w:b/>
            <w:i/>
            <w:noProof/>
          </w:rPr>
          <w:t>balls and sticks</w:t>
        </w:r>
        <w:r w:rsidR="003E333F" w:rsidRPr="004406C0">
          <w:rPr>
            <w:rStyle w:val="Hyperlink"/>
            <w:b/>
            <w:noProof/>
          </w:rPr>
          <w:t>) du beta-D-ribose</w:t>
        </w:r>
        <w:r w:rsidR="003E333F" w:rsidRPr="004406C0">
          <w:rPr>
            <w:rStyle w:val="Hyperlink"/>
            <w:noProof/>
          </w:rPr>
          <w:t>. Dans le polymère qu’est l’ARN, les groupes phosphate s’attachent aux carbones 3 et 5 du ribose. Le carbone 1, en beta, est lié à la base azotée. Les oxygènes sont rouge, les carbones gris et les hydrogènes blancs. Cette image est disponible sur https://commons.wikimedia.org/, elle a été produite par, Marina Vladivostok.</w:t>
        </w:r>
        <w:r w:rsidR="003E333F">
          <w:rPr>
            <w:noProof/>
            <w:webHidden/>
          </w:rPr>
          <w:tab/>
        </w:r>
        <w:r w:rsidR="003E333F">
          <w:rPr>
            <w:noProof/>
            <w:webHidden/>
          </w:rPr>
          <w:fldChar w:fldCharType="begin"/>
        </w:r>
        <w:r w:rsidR="003E333F">
          <w:rPr>
            <w:noProof/>
            <w:webHidden/>
          </w:rPr>
          <w:instrText xml:space="preserve"> PAGEREF _Toc502671239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0" w:history="1">
        <w:r w:rsidR="003E333F" w:rsidRPr="004406C0">
          <w:rPr>
            <w:rStyle w:val="Hyperlink"/>
            <w:noProof/>
          </w:rPr>
          <w:t>Figure 5.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sidR="003E333F">
          <w:rPr>
            <w:noProof/>
            <w:webHidden/>
          </w:rPr>
          <w:tab/>
        </w:r>
        <w:r w:rsidR="003E333F">
          <w:rPr>
            <w:noProof/>
            <w:webHidden/>
          </w:rPr>
          <w:fldChar w:fldCharType="begin"/>
        </w:r>
        <w:r w:rsidR="003E333F">
          <w:rPr>
            <w:noProof/>
            <w:webHidden/>
          </w:rPr>
          <w:instrText xml:space="preserve"> PAGEREF _Toc502671240 \h </w:instrText>
        </w:r>
        <w:r w:rsidR="003E333F">
          <w:rPr>
            <w:noProof/>
            <w:webHidden/>
          </w:rPr>
        </w:r>
        <w:r w:rsidR="003E333F">
          <w:rPr>
            <w:noProof/>
            <w:webHidden/>
          </w:rPr>
          <w:fldChar w:fldCharType="separate"/>
        </w:r>
        <w:r w:rsidR="003E333F">
          <w:rPr>
            <w:noProof/>
            <w:webHidden/>
          </w:rPr>
          <w:t>2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1" w:history="1">
        <w:r w:rsidR="003E333F" w:rsidRPr="004406C0">
          <w:rPr>
            <w:rStyle w:val="Hyperlink"/>
            <w:noProof/>
          </w:rPr>
          <w:t>Figure 6.</w:t>
        </w:r>
        <w:r w:rsidR="003E333F" w:rsidRPr="004406C0">
          <w:rPr>
            <w:rStyle w:val="Hyperlink"/>
            <w:b/>
            <w:noProof/>
          </w:rPr>
          <w:t xml:space="preserve"> Les MCN sont des structures cycliques dans un réseau formé par les liens sucre-phosphate et les paires de bases de l’ARN.</w:t>
        </w:r>
        <w:r w:rsidR="003E333F" w:rsidRPr="004406C0">
          <w:rPr>
            <w:rStyle w:val="Hyperlink"/>
            <w:noProof/>
          </w:rPr>
          <w:t xml:space="preserve"> Dans la figure de gauche, trois MCN sont présents, les carrés pointillés bleu et vert englobent un MCN 2_2. Celui qui est pointillé rouge entour une boucle formée par 5 nucléotides. À droite, se trouve les expressions régulières des MCN. La figure de gauche est tirée du manuel d’instruction de MCFlashfold (2015, Dallaire, P. and F. Major, </w:t>
        </w:r>
        <w:r w:rsidR="003E333F" w:rsidRPr="004406C0">
          <w:rPr>
            <w:rStyle w:val="Hyperlink"/>
            <w:i/>
            <w:noProof/>
          </w:rPr>
          <w:t>MCFlashfold (mcff version 34) user manual).</w:t>
        </w:r>
        <w:r w:rsidR="003E333F">
          <w:rPr>
            <w:noProof/>
            <w:webHidden/>
          </w:rPr>
          <w:tab/>
        </w:r>
        <w:r w:rsidR="003E333F">
          <w:rPr>
            <w:noProof/>
            <w:webHidden/>
          </w:rPr>
          <w:fldChar w:fldCharType="begin"/>
        </w:r>
        <w:r w:rsidR="003E333F">
          <w:rPr>
            <w:noProof/>
            <w:webHidden/>
          </w:rPr>
          <w:instrText xml:space="preserve"> PAGEREF _Toc502671241 \h </w:instrText>
        </w:r>
        <w:r w:rsidR="003E333F">
          <w:rPr>
            <w:noProof/>
            <w:webHidden/>
          </w:rPr>
        </w:r>
        <w:r w:rsidR="003E333F">
          <w:rPr>
            <w:noProof/>
            <w:webHidden/>
          </w:rPr>
          <w:fldChar w:fldCharType="separate"/>
        </w:r>
        <w:r w:rsidR="003E333F">
          <w:rPr>
            <w:noProof/>
            <w:webHidden/>
          </w:rPr>
          <w:t>3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2" w:history="1">
        <w:r w:rsidR="003E333F" w:rsidRPr="004406C0">
          <w:rPr>
            <w:rStyle w:val="Hyperlink"/>
            <w:noProof/>
          </w:rPr>
          <w:t>Figure 7.</w:t>
        </w:r>
        <w:r w:rsidR="003E333F" w:rsidRPr="004406C0">
          <w:rPr>
            <w:rStyle w:val="Hyperlink"/>
            <w:b/>
            <w:noProof/>
          </w:rPr>
          <w:t xml:space="preserve"> Réaction chimique du 1M7 avec le 2’OH du sucre d’un nucléotide.</w:t>
        </w:r>
        <w:r w:rsidR="003E333F" w:rsidRPr="004406C0">
          <w:rPr>
            <w:rStyle w:val="Hyperlink"/>
            <w:noProof/>
          </w:rPr>
          <w:t xml:space="preserve"> Cette image provient du wiki d’Eterna, un jeu vidéo consacré à la structure des ARN : </w:t>
        </w:r>
        <w:r w:rsidR="003E333F" w:rsidRPr="004406C0">
          <w:rPr>
            <w:rStyle w:val="Hyperlink"/>
            <w:rFonts w:ascii="Segoe UI" w:hAnsi="Segoe UI" w:cs="Segoe UI"/>
            <w:noProof/>
            <w:lang w:eastAsia="en-CA"/>
          </w:rPr>
          <w:t>http://eternawiki.org/wiki/index.php5/1M7</w:t>
        </w:r>
        <w:r w:rsidR="003E333F" w:rsidRPr="004406C0">
          <w:rPr>
            <w:rStyle w:val="Hyperlink"/>
            <w:noProof/>
          </w:rPr>
          <w:t>. Elle a été créée par Omei.</w:t>
        </w:r>
        <w:r w:rsidR="003E333F">
          <w:rPr>
            <w:noProof/>
            <w:webHidden/>
          </w:rPr>
          <w:tab/>
        </w:r>
        <w:r w:rsidR="003E333F">
          <w:rPr>
            <w:noProof/>
            <w:webHidden/>
          </w:rPr>
          <w:fldChar w:fldCharType="begin"/>
        </w:r>
        <w:r w:rsidR="003E333F">
          <w:rPr>
            <w:noProof/>
            <w:webHidden/>
          </w:rPr>
          <w:instrText xml:space="preserve"> PAGEREF _Toc502671242 \h </w:instrText>
        </w:r>
        <w:r w:rsidR="003E333F">
          <w:rPr>
            <w:noProof/>
            <w:webHidden/>
          </w:rPr>
        </w:r>
        <w:r w:rsidR="003E333F">
          <w:rPr>
            <w:noProof/>
            <w:webHidden/>
          </w:rPr>
          <w:fldChar w:fldCharType="separate"/>
        </w:r>
        <w:r w:rsidR="003E333F">
          <w:rPr>
            <w:noProof/>
            <w:webHidden/>
          </w:rPr>
          <w:t>3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3" w:history="1">
        <w:r w:rsidR="003E333F" w:rsidRPr="004406C0">
          <w:rPr>
            <w:rStyle w:val="Hyperlink"/>
            <w:noProof/>
          </w:rPr>
          <w:t>Figure 8. Représentation en deux dimensions de deux ARN provenant de la « </w:t>
        </w:r>
        <w:r w:rsidR="003E333F" w:rsidRPr="004406C0">
          <w:rPr>
            <w:rStyle w:val="Hyperlink"/>
            <w:i/>
            <w:noProof/>
          </w:rPr>
          <w:t>protein data bank</w:t>
        </w:r>
        <w:r w:rsidR="003E333F" w:rsidRPr="004406C0">
          <w:rPr>
            <w:rStyle w:val="Hyperlink"/>
            <w:noProof/>
          </w:rPr>
          <w:t> » (PDB) par le logiciel FORNA. Les structures se nomment « </w:t>
        </w:r>
        <w:r w:rsidR="003E333F" w:rsidRPr="004406C0">
          <w:rPr>
            <w:rStyle w:val="Hyperlink"/>
            <w:i/>
            <w:noProof/>
          </w:rPr>
          <w:t>RNA LOOP-LOOP COMPLEX</w:t>
        </w:r>
        <w:r w:rsidR="003E333F" w:rsidRPr="004406C0">
          <w:rPr>
            <w:rStyle w:val="Hyperlink"/>
            <w:noProof/>
          </w:rPr>
          <w:t> ». Leur identifiant est : « 1BJ2 ».</w:t>
        </w:r>
        <w:r w:rsidR="003E333F">
          <w:rPr>
            <w:noProof/>
            <w:webHidden/>
          </w:rPr>
          <w:tab/>
        </w:r>
        <w:r w:rsidR="003E333F">
          <w:rPr>
            <w:noProof/>
            <w:webHidden/>
          </w:rPr>
          <w:fldChar w:fldCharType="begin"/>
        </w:r>
        <w:r w:rsidR="003E333F">
          <w:rPr>
            <w:noProof/>
            <w:webHidden/>
          </w:rPr>
          <w:instrText xml:space="preserve"> PAGEREF _Toc502671243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4" w:history="1">
        <w:r w:rsidR="003E333F" w:rsidRPr="004406C0">
          <w:rPr>
            <w:rStyle w:val="Hyperlink"/>
            <w:noProof/>
          </w:rPr>
          <w:t>Figure 9. Représentation en trois dimensions des ARN de la figure 10. Les pointillés mauves sont des ponts hydrogènes. La couleur des nucléotides est reliée à leur position allant du bleu (5’) au rouge (3’)</w:t>
        </w:r>
        <w:r w:rsidR="003E333F">
          <w:rPr>
            <w:noProof/>
            <w:webHidden/>
          </w:rPr>
          <w:tab/>
        </w:r>
        <w:r w:rsidR="003E333F">
          <w:rPr>
            <w:noProof/>
            <w:webHidden/>
          </w:rPr>
          <w:fldChar w:fldCharType="begin"/>
        </w:r>
        <w:r w:rsidR="003E333F">
          <w:rPr>
            <w:noProof/>
            <w:webHidden/>
          </w:rPr>
          <w:instrText xml:space="preserve"> PAGEREF _Toc502671244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5" w:history="1">
        <w:r w:rsidR="003E333F" w:rsidRPr="004406C0">
          <w:rPr>
            <w:rStyle w:val="Hyperlink"/>
            <w:noProof/>
          </w:rPr>
          <w:t>Figure 10.</w:t>
        </w:r>
        <w:r w:rsidR="003E333F" w:rsidRPr="004406C0">
          <w:rPr>
            <w:rStyle w:val="Hyperlink"/>
            <w:b/>
            <w:noProof/>
          </w:rPr>
          <w:t xml:space="preserve"> Prédiction de la SS faite par MCFlashfold (A) et de RNAsubopt (B) sur un ARN ayant une queue polyadénylée illustrée par RDV</w:t>
        </w:r>
        <w:r w:rsidR="003E333F" w:rsidRPr="004406C0">
          <w:rPr>
            <w:rStyle w:val="Hyperlink"/>
            <w:noProof/>
          </w:rPr>
          <w:t>. La couleur et la grosseur des nucléotides sont reliées à leur réactivité observée et la couleur de leur contour est reliée à la prédiction faite en compilant la valeur de plusieurs millions de nucléotides. La prédiction est une valeur de cohérence. Le bleu et le rouge représentent une réactivité élevée et basse respectivement. Le gris signifie que nous ne disposons pas de données de réactivité pour ces nucléotides. La SS de MCFlashfold est celle de gauche (A). Le symbole des nucléotides les identifie au centre de leur cercle. La forme n’est pas représentative de la structure 3D.</w:t>
        </w:r>
        <w:r w:rsidR="003E333F">
          <w:rPr>
            <w:noProof/>
            <w:webHidden/>
          </w:rPr>
          <w:tab/>
        </w:r>
        <w:r w:rsidR="003E333F">
          <w:rPr>
            <w:noProof/>
            <w:webHidden/>
          </w:rPr>
          <w:fldChar w:fldCharType="begin"/>
        </w:r>
        <w:r w:rsidR="003E333F">
          <w:rPr>
            <w:noProof/>
            <w:webHidden/>
          </w:rPr>
          <w:instrText xml:space="preserve"> PAGEREF _Toc502671245 \h </w:instrText>
        </w:r>
        <w:r w:rsidR="003E333F">
          <w:rPr>
            <w:noProof/>
            <w:webHidden/>
          </w:rPr>
        </w:r>
        <w:r w:rsidR="003E333F">
          <w:rPr>
            <w:noProof/>
            <w:webHidden/>
          </w:rPr>
          <w:fldChar w:fldCharType="separate"/>
        </w:r>
        <w:r w:rsidR="003E333F">
          <w:rPr>
            <w:noProof/>
            <w:webHidden/>
          </w:rPr>
          <w:t>5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6" w:history="1">
        <w:r w:rsidR="003E333F" w:rsidRPr="004406C0">
          <w:rPr>
            <w:rStyle w:val="Hyperlink"/>
            <w:noProof/>
          </w:rPr>
          <w:t>Figure 11.</w:t>
        </w:r>
        <w:r w:rsidR="003E333F" w:rsidRPr="004406C0">
          <w:rPr>
            <w:rStyle w:val="Hyperlink"/>
            <w:b/>
            <w:noProof/>
          </w:rPr>
          <w:t xml:space="preserve"> Pour chaque ARN la moyenne des scores des valeurs de réactivité de ses nucléotides est calculée et ordonnée.</w:t>
        </w:r>
        <w:r w:rsidR="003E333F" w:rsidRPr="004406C0">
          <w:rPr>
            <w:rStyle w:val="Hyperlink"/>
            <w:noProof/>
          </w:rPr>
          <w:t xml:space="preserve"> On remarque que peu d’ARN ont un score moyen entre 2 et 6. Ces ARN proviennent de l’ensemble non filtré.</w:t>
        </w:r>
        <w:r w:rsidR="003E333F">
          <w:rPr>
            <w:noProof/>
            <w:webHidden/>
          </w:rPr>
          <w:tab/>
        </w:r>
        <w:r w:rsidR="003E333F">
          <w:rPr>
            <w:noProof/>
            <w:webHidden/>
          </w:rPr>
          <w:fldChar w:fldCharType="begin"/>
        </w:r>
        <w:r w:rsidR="003E333F">
          <w:rPr>
            <w:noProof/>
            <w:webHidden/>
          </w:rPr>
          <w:instrText xml:space="preserve"> PAGEREF _Toc502671246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7" w:history="1">
        <w:r w:rsidR="003E333F" w:rsidRPr="004406C0">
          <w:rPr>
            <w:rStyle w:val="Hyperlink"/>
            <w:noProof/>
          </w:rPr>
          <w:t>Figure 12.</w:t>
        </w:r>
        <w:r w:rsidR="003E333F" w:rsidRPr="004406C0">
          <w:rPr>
            <w:rStyle w:val="Hyperlink"/>
            <w:b/>
            <w:noProof/>
          </w:rPr>
          <w:t xml:space="preserve"> La différence entre cette figure et la figure 10 est qu’ici les données proviennent de l’ensemble filtré.</w:t>
        </w:r>
        <w:r w:rsidR="003E333F" w:rsidRPr="004406C0">
          <w:rPr>
            <w:rStyle w:val="Hyperlink"/>
            <w:noProof/>
          </w:rP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r w:rsidR="003E333F">
          <w:rPr>
            <w:noProof/>
            <w:webHidden/>
          </w:rPr>
          <w:tab/>
        </w:r>
        <w:r w:rsidR="003E333F">
          <w:rPr>
            <w:noProof/>
            <w:webHidden/>
          </w:rPr>
          <w:fldChar w:fldCharType="begin"/>
        </w:r>
        <w:r w:rsidR="003E333F">
          <w:rPr>
            <w:noProof/>
            <w:webHidden/>
          </w:rPr>
          <w:instrText xml:space="preserve"> PAGEREF _Toc502671247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8" w:history="1">
        <w:r w:rsidR="003E333F" w:rsidRPr="004406C0">
          <w:rPr>
            <w:rStyle w:val="Hyperlink"/>
            <w:noProof/>
          </w:rPr>
          <w:t>Figure 13.</w:t>
        </w:r>
        <w:r w:rsidR="003E333F" w:rsidRPr="004406C0">
          <w:rPr>
            <w:rStyle w:val="Hyperlink"/>
            <w:b/>
            <w:noProof/>
          </w:rPr>
          <w:t xml:space="preserve"> Distribution de la longueur des séquences de l’ensemble de données filtré.</w:t>
        </w:r>
        <w:r w:rsidR="003E333F" w:rsidRPr="004406C0">
          <w:rPr>
            <w:rStyle w:val="Hyperlink"/>
            <w:noProof/>
          </w:rPr>
          <w:t xml:space="preserve"> La moyenne de la longueur est de 103.98.</w:t>
        </w:r>
        <w:r w:rsidR="003E333F">
          <w:rPr>
            <w:noProof/>
            <w:webHidden/>
          </w:rPr>
          <w:tab/>
        </w:r>
        <w:r w:rsidR="003E333F">
          <w:rPr>
            <w:noProof/>
            <w:webHidden/>
          </w:rPr>
          <w:fldChar w:fldCharType="begin"/>
        </w:r>
        <w:r w:rsidR="003E333F">
          <w:rPr>
            <w:noProof/>
            <w:webHidden/>
          </w:rPr>
          <w:instrText xml:space="preserve"> PAGEREF _Toc502671248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9" w:history="1">
        <w:r w:rsidR="003E333F" w:rsidRPr="004406C0">
          <w:rPr>
            <w:rStyle w:val="Hyperlink"/>
            <w:noProof/>
          </w:rPr>
          <w:t>Figure 14.</w:t>
        </w:r>
        <w:r w:rsidR="003E333F" w:rsidRPr="004406C0">
          <w:rPr>
            <w:rStyle w:val="Hyperlink"/>
            <w:b/>
            <w:noProof/>
          </w:rPr>
          <w:t xml:space="preserve"> L’ARN le plus long (131 nt) à gauche (A) avec le plus petit (51 nt) à droite (B). </w:t>
        </w:r>
        <w:r w:rsidR="003E333F" w:rsidRPr="004406C0">
          <w:rPr>
            <w:rStyle w:val="Hyperlink"/>
            <w:noProof/>
          </w:rPr>
          <w:t>Le mode couleur selon la réactivité est activé. Un nucléotide bleu est réactif et un nucléotide rouge l’est peu.</w:t>
        </w:r>
        <w:r w:rsidR="003E333F">
          <w:rPr>
            <w:noProof/>
            <w:webHidden/>
          </w:rPr>
          <w:tab/>
        </w:r>
        <w:r w:rsidR="003E333F">
          <w:rPr>
            <w:noProof/>
            <w:webHidden/>
          </w:rPr>
          <w:fldChar w:fldCharType="begin"/>
        </w:r>
        <w:r w:rsidR="003E333F">
          <w:rPr>
            <w:noProof/>
            <w:webHidden/>
          </w:rPr>
          <w:instrText xml:space="preserve"> PAGEREF _Toc502671249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0" w:history="1">
        <w:r w:rsidR="003E333F" w:rsidRPr="004406C0">
          <w:rPr>
            <w:rStyle w:val="Hyperlink"/>
            <w:noProof/>
          </w:rPr>
          <w:t>Figure 15.</w:t>
        </w:r>
        <w:r w:rsidR="003E333F" w:rsidRPr="004406C0">
          <w:rPr>
            <w:rStyle w:val="Hyperlink"/>
            <w:b/>
            <w:noProof/>
          </w:rPr>
          <w:t xml:space="preserve"> SS provenant de FORNA.</w:t>
        </w:r>
        <w:r w:rsidR="003E333F" w:rsidRPr="004406C0">
          <w:rPr>
            <w:rStyle w:val="Hyperlink"/>
            <w:noProof/>
          </w:rPr>
          <w:t xml:space="preserve"> Les doubles hélices sont vertes, les renflements sont rouges et les loupes terminales et intérieurs bleus et jaunes respectivement. Les MCN sont placés dans des boites. La figure originale est en bas à droite.</w:t>
        </w:r>
        <w:r w:rsidR="003E333F">
          <w:rPr>
            <w:noProof/>
            <w:webHidden/>
          </w:rPr>
          <w:tab/>
        </w:r>
        <w:r w:rsidR="003E333F">
          <w:rPr>
            <w:noProof/>
            <w:webHidden/>
          </w:rPr>
          <w:fldChar w:fldCharType="begin"/>
        </w:r>
        <w:r w:rsidR="003E333F">
          <w:rPr>
            <w:noProof/>
            <w:webHidden/>
          </w:rPr>
          <w:instrText xml:space="preserve"> PAGEREF _Toc502671250 \h </w:instrText>
        </w:r>
        <w:r w:rsidR="003E333F">
          <w:rPr>
            <w:noProof/>
            <w:webHidden/>
          </w:rPr>
        </w:r>
        <w:r w:rsidR="003E333F">
          <w:rPr>
            <w:noProof/>
            <w:webHidden/>
          </w:rPr>
          <w:fldChar w:fldCharType="separate"/>
        </w:r>
        <w:r w:rsidR="003E333F">
          <w:rPr>
            <w:noProof/>
            <w:webHidden/>
          </w:rPr>
          <w:t>5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1" w:history="1">
        <w:r w:rsidR="003E333F" w:rsidRPr="004406C0">
          <w:rPr>
            <w:rStyle w:val="Hyperlink"/>
            <w:noProof/>
          </w:rPr>
          <w:t>Figure 16.</w:t>
        </w:r>
        <w:r w:rsidR="003E333F" w:rsidRPr="004406C0">
          <w:rPr>
            <w:rStyle w:val="Hyperlink"/>
            <w:b/>
            <w:noProof/>
          </w:rPr>
          <w:t xml:space="preserve"> Distribution des MCN en fonction de leur fréquence pour l’ensemble non filtré.</w:t>
        </w:r>
        <w:r w:rsidR="003E333F" w:rsidRPr="004406C0">
          <w:rPr>
            <w:rStyle w:val="Hyperlink"/>
            <w:noProof/>
          </w:rPr>
          <w:t xml:space="preserve"> Une transformation logarithmique de base 10 a été appliquée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r w:rsidR="003E333F">
          <w:rPr>
            <w:noProof/>
            <w:webHidden/>
          </w:rPr>
          <w:tab/>
        </w:r>
        <w:r w:rsidR="003E333F">
          <w:rPr>
            <w:noProof/>
            <w:webHidden/>
          </w:rPr>
          <w:fldChar w:fldCharType="begin"/>
        </w:r>
        <w:r w:rsidR="003E333F">
          <w:rPr>
            <w:noProof/>
            <w:webHidden/>
          </w:rPr>
          <w:instrText xml:space="preserve"> PAGEREF _Toc502671251 \h </w:instrText>
        </w:r>
        <w:r w:rsidR="003E333F">
          <w:rPr>
            <w:noProof/>
            <w:webHidden/>
          </w:rPr>
        </w:r>
        <w:r w:rsidR="003E333F">
          <w:rPr>
            <w:noProof/>
            <w:webHidden/>
          </w:rPr>
          <w:fldChar w:fldCharType="separate"/>
        </w:r>
        <w:r w:rsidR="003E333F">
          <w:rPr>
            <w:noProof/>
            <w:webHidden/>
          </w:rPr>
          <w:t>6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2" w:history="1">
        <w:r w:rsidR="003E333F" w:rsidRPr="004406C0">
          <w:rPr>
            <w:rStyle w:val="Hyperlink"/>
            <w:noProof/>
          </w:rPr>
          <w:t>Figure 17.</w:t>
        </w:r>
        <w:r w:rsidR="003E333F" w:rsidRPr="004406C0">
          <w:rPr>
            <w:rStyle w:val="Hyperlink"/>
            <w:b/>
            <w:noProof/>
          </w:rPr>
          <w:t xml:space="preserve"> Distribution des fréquences des nucléotides par MCN dans l’ensemble filtré.</w:t>
        </w:r>
        <w:r w:rsidR="003E333F" w:rsidRPr="004406C0">
          <w:rPr>
            <w:rStyle w:val="Hyperlink"/>
            <w:noProof/>
          </w:rPr>
          <w:t xml:space="preserve"> Les MCN sont ordonnés selon la fréquence des MCN de MCFlashfold.</w:t>
        </w:r>
        <w:r w:rsidR="003E333F">
          <w:rPr>
            <w:noProof/>
            <w:webHidden/>
          </w:rPr>
          <w:tab/>
        </w:r>
        <w:r w:rsidR="003E333F">
          <w:rPr>
            <w:noProof/>
            <w:webHidden/>
          </w:rPr>
          <w:fldChar w:fldCharType="begin"/>
        </w:r>
        <w:r w:rsidR="003E333F">
          <w:rPr>
            <w:noProof/>
            <w:webHidden/>
          </w:rPr>
          <w:instrText xml:space="preserve"> PAGEREF _Toc502671252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3" w:history="1">
        <w:r w:rsidR="003E333F" w:rsidRPr="004406C0">
          <w:rPr>
            <w:rStyle w:val="Hyperlink"/>
            <w:noProof/>
          </w:rPr>
          <w:t>Figure 18.</w:t>
        </w:r>
        <w:r w:rsidR="003E333F" w:rsidRPr="004406C0">
          <w:rPr>
            <w:rStyle w:val="Hyperlink"/>
            <w:b/>
            <w:noProof/>
          </w:rPr>
          <w:t xml:space="preserve"> Figure 16 inversée : les MCN sont ordonnés selon la fréquence des MCN de RNAsubopt.</w:t>
        </w:r>
        <w:r w:rsidR="003E333F">
          <w:rPr>
            <w:noProof/>
            <w:webHidden/>
          </w:rPr>
          <w:tab/>
        </w:r>
        <w:r w:rsidR="003E333F">
          <w:rPr>
            <w:noProof/>
            <w:webHidden/>
          </w:rPr>
          <w:fldChar w:fldCharType="begin"/>
        </w:r>
        <w:r w:rsidR="003E333F">
          <w:rPr>
            <w:noProof/>
            <w:webHidden/>
          </w:rPr>
          <w:instrText xml:space="preserve"> PAGEREF _Toc502671253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4" w:history="1">
        <w:r w:rsidR="003E333F" w:rsidRPr="004406C0">
          <w:rPr>
            <w:rStyle w:val="Hyperlink"/>
            <w:noProof/>
          </w:rPr>
          <w:t>Figure 19.</w:t>
        </w:r>
        <w:r w:rsidR="003E333F" w:rsidRPr="004406C0">
          <w:rPr>
            <w:rStyle w:val="Hyperlink"/>
            <w:b/>
            <w:noProof/>
          </w:rPr>
          <w:t xml:space="preserve"> Les 32 MCN les plus fréquents selon l’ordre de MCFlashfold dans l’ensemble filtré.</w:t>
        </w:r>
        <w:r w:rsidR="003E333F" w:rsidRPr="004406C0">
          <w:rPr>
            <w:rStyle w:val="Hyperlink"/>
            <w:noProof/>
          </w:rPr>
          <w:t xml:space="preserve"> Ces MCN ont des valeurs semblables pour les deux logiciels. La fréquence est le nombre de nucléotides dans la conformation d’un MCN donné.</w:t>
        </w:r>
        <w:r w:rsidR="003E333F">
          <w:rPr>
            <w:noProof/>
            <w:webHidden/>
          </w:rPr>
          <w:tab/>
        </w:r>
        <w:r w:rsidR="003E333F">
          <w:rPr>
            <w:noProof/>
            <w:webHidden/>
          </w:rPr>
          <w:fldChar w:fldCharType="begin"/>
        </w:r>
        <w:r w:rsidR="003E333F">
          <w:rPr>
            <w:noProof/>
            <w:webHidden/>
          </w:rPr>
          <w:instrText xml:space="preserve"> PAGEREF _Toc502671254 \h </w:instrText>
        </w:r>
        <w:r w:rsidR="003E333F">
          <w:rPr>
            <w:noProof/>
            <w:webHidden/>
          </w:rPr>
        </w:r>
        <w:r w:rsidR="003E333F">
          <w:rPr>
            <w:noProof/>
            <w:webHidden/>
          </w:rPr>
          <w:fldChar w:fldCharType="separate"/>
        </w:r>
        <w:r w:rsidR="003E333F">
          <w:rPr>
            <w:noProof/>
            <w:webHidden/>
          </w:rPr>
          <w:t>6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5" w:history="1">
        <w:r w:rsidR="003E333F" w:rsidRPr="004406C0">
          <w:rPr>
            <w:rStyle w:val="Hyperlink"/>
            <w:noProof/>
          </w:rPr>
          <w:t>Figure 20.</w:t>
        </w:r>
        <w:r w:rsidR="003E333F" w:rsidRPr="004406C0">
          <w:rPr>
            <w:rStyle w:val="Hyperlink"/>
            <w:b/>
            <w:noProof/>
          </w:rPr>
          <w:t xml:space="preserve"> Distribution de la différence entre le nombre de nucléotides réactifs et ceux non réactifs divisé par la somme de ces deux valeurs pour les MCN communs aux deux logiciels.</w:t>
        </w:r>
        <w:r w:rsidR="003E333F" w:rsidRPr="004406C0">
          <w:rPr>
            <w:rStyle w:val="Hyperlink"/>
            <w:noProof/>
          </w:rPr>
          <w:t xml:space="preserve"> À gauche, l’ordre est donné par le ratio des MCN de MCFlashfold et à droite il l’est par le ratio de RNAsubopt.</w:t>
        </w:r>
        <w:r w:rsidR="003E333F">
          <w:rPr>
            <w:noProof/>
            <w:webHidden/>
          </w:rPr>
          <w:tab/>
        </w:r>
        <w:r w:rsidR="003E333F">
          <w:rPr>
            <w:noProof/>
            <w:webHidden/>
          </w:rPr>
          <w:fldChar w:fldCharType="begin"/>
        </w:r>
        <w:r w:rsidR="003E333F">
          <w:rPr>
            <w:noProof/>
            <w:webHidden/>
          </w:rPr>
          <w:instrText xml:space="preserve"> PAGEREF _Toc502671255 \h </w:instrText>
        </w:r>
        <w:r w:rsidR="003E333F">
          <w:rPr>
            <w:noProof/>
            <w:webHidden/>
          </w:rPr>
        </w:r>
        <w:r w:rsidR="003E333F">
          <w:rPr>
            <w:noProof/>
            <w:webHidden/>
          </w:rPr>
          <w:fldChar w:fldCharType="separate"/>
        </w:r>
        <w:r w:rsidR="003E333F">
          <w:rPr>
            <w:noProof/>
            <w:webHidden/>
          </w:rPr>
          <w:t>6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6" w:history="1">
        <w:r w:rsidR="003E333F" w:rsidRPr="004406C0">
          <w:rPr>
            <w:rStyle w:val="Hyperlink"/>
            <w:noProof/>
          </w:rPr>
          <w:t>Figure 21.</w:t>
        </w:r>
        <w:r w:rsidR="003E333F" w:rsidRPr="004406C0">
          <w:rPr>
            <w:rStyle w:val="Hyperlink"/>
            <w:b/>
            <w:noProof/>
          </w:rPr>
          <w:t xml:space="preserve"> Valeur du ratio des nucléotides réactifs moins les peu réactifs, divisés par leur total pour les MCN unique à MCFlashfold.</w:t>
        </w:r>
        <w:r w:rsidR="003E333F" w:rsidRPr="004406C0">
          <w:rPr>
            <w:rStyle w:val="Hyperlink"/>
            <w:noProof/>
          </w:rP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UUCG », lorsqu’elle est fermée par une paire UA a une valeur élevée à 73 occasions et n’a jamais une valeur basse dans toute la base de données filtrée. De l’autre côté, le deuxième nucléotide de la boucle « GCCU » lorsqu’elle est fermée par une paire CG à une valeur basse pour 41 nucléotides distincts et n’a jamais de valeur haute. Ces deux MCN se retrouvent aux deux extrémités de ce graphique. En tout, 2 500 MCN sont représentés.</w:t>
        </w:r>
        <w:r w:rsidR="003E333F">
          <w:rPr>
            <w:noProof/>
            <w:webHidden/>
          </w:rPr>
          <w:tab/>
        </w:r>
        <w:r w:rsidR="003E333F">
          <w:rPr>
            <w:noProof/>
            <w:webHidden/>
          </w:rPr>
          <w:fldChar w:fldCharType="begin"/>
        </w:r>
        <w:r w:rsidR="003E333F">
          <w:rPr>
            <w:noProof/>
            <w:webHidden/>
          </w:rPr>
          <w:instrText xml:space="preserve"> PAGEREF _Toc502671256 \h </w:instrText>
        </w:r>
        <w:r w:rsidR="003E333F">
          <w:rPr>
            <w:noProof/>
            <w:webHidden/>
          </w:rPr>
        </w:r>
        <w:r w:rsidR="003E333F">
          <w:rPr>
            <w:noProof/>
            <w:webHidden/>
          </w:rPr>
          <w:fldChar w:fldCharType="separate"/>
        </w:r>
        <w:r w:rsidR="003E333F">
          <w:rPr>
            <w:noProof/>
            <w:webHidden/>
          </w:rPr>
          <w:t>7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7" w:history="1">
        <w:r w:rsidR="003E333F" w:rsidRPr="004406C0">
          <w:rPr>
            <w:rStyle w:val="Hyperlink"/>
            <w:noProof/>
          </w:rPr>
          <w:t>Figure 22. Vue principale de RNA Dynamic Viewer (RDV).</w:t>
        </w:r>
        <w:r w:rsidR="003E333F">
          <w:rPr>
            <w:noProof/>
            <w:webHidden/>
          </w:rPr>
          <w:tab/>
        </w:r>
        <w:r w:rsidR="003E333F">
          <w:rPr>
            <w:noProof/>
            <w:webHidden/>
          </w:rPr>
          <w:fldChar w:fldCharType="begin"/>
        </w:r>
        <w:r w:rsidR="003E333F">
          <w:rPr>
            <w:noProof/>
            <w:webHidden/>
          </w:rPr>
          <w:instrText xml:space="preserve"> PAGEREF _Toc502671257 \h </w:instrText>
        </w:r>
        <w:r w:rsidR="003E333F">
          <w:rPr>
            <w:noProof/>
            <w:webHidden/>
          </w:rPr>
        </w:r>
        <w:r w:rsidR="003E333F">
          <w:rPr>
            <w:noProof/>
            <w:webHidden/>
          </w:rPr>
          <w:fldChar w:fldCharType="separate"/>
        </w:r>
        <w:r w:rsidR="003E333F">
          <w:rPr>
            <w:noProof/>
            <w:webHidden/>
          </w:rPr>
          <w:t>7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8" w:history="1">
        <w:r w:rsidR="003E333F" w:rsidRPr="004406C0">
          <w:rPr>
            <w:rStyle w:val="Hyperlink"/>
            <w:noProof/>
          </w:rPr>
          <w:t>Figure 23.</w:t>
        </w:r>
        <w:r w:rsidR="003E333F" w:rsidRPr="004406C0">
          <w:rPr>
            <w:rStyle w:val="Hyperlink"/>
            <w:b/>
            <w:noProof/>
          </w:rPr>
          <w:t xml:space="preserve"> Nombre d’occurrences de deux MCN classé par niveau de réactivité</w:t>
        </w:r>
        <w:r w:rsidR="003E333F" w:rsidRPr="004406C0">
          <w:rPr>
            <w:rStyle w:val="Hyperlink"/>
            <w:noProof/>
          </w:rPr>
          <w:t xml:space="preserve">.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nucléotide est mis en évidence dans l’ARN de l’adresse par un cercle jaune. Le rectangle noir sur fond gris donne une idée de la « pureté » du MCN.  Sa longueur est proportionnelle à 4 fois nombre de « Hi » divisé par le nombre de « </w:t>
        </w:r>
        <w:r w:rsidR="003E333F" w:rsidRPr="004406C0">
          <w:rPr>
            <w:rStyle w:val="Hyperlink"/>
            <w:i/>
            <w:noProof/>
          </w:rPr>
          <w:t>Low</w:t>
        </w:r>
        <w:r w:rsidR="003E333F" w:rsidRPr="004406C0">
          <w:rPr>
            <w:rStyle w:val="Hyperlink"/>
            <w:noProof/>
          </w:rPr>
          <w:t xml:space="preserve">» plus le nombre de « </w:t>
        </w:r>
        <w:r w:rsidR="003E333F" w:rsidRPr="004406C0">
          <w:rPr>
            <w:rStyle w:val="Hyperlink"/>
            <w:i/>
            <w:noProof/>
          </w:rPr>
          <w:t>Hi</w:t>
        </w:r>
        <w:r w:rsidR="003E333F" w:rsidRPr="004406C0">
          <w:rPr>
            <w:rStyle w:val="Hyperlink"/>
            <w:noProof/>
          </w:rPr>
          <w:t xml:space="preserve"> ».</w:t>
        </w:r>
        <w:r w:rsidR="003E333F">
          <w:rPr>
            <w:noProof/>
            <w:webHidden/>
          </w:rPr>
          <w:tab/>
        </w:r>
        <w:r w:rsidR="003E333F">
          <w:rPr>
            <w:noProof/>
            <w:webHidden/>
          </w:rPr>
          <w:fldChar w:fldCharType="begin"/>
        </w:r>
        <w:r w:rsidR="003E333F">
          <w:rPr>
            <w:noProof/>
            <w:webHidden/>
          </w:rPr>
          <w:instrText xml:space="preserve"> PAGEREF _Toc502671258 \h </w:instrText>
        </w:r>
        <w:r w:rsidR="003E333F">
          <w:rPr>
            <w:noProof/>
            <w:webHidden/>
          </w:rPr>
        </w:r>
        <w:r w:rsidR="003E333F">
          <w:rPr>
            <w:noProof/>
            <w:webHidden/>
          </w:rPr>
          <w:fldChar w:fldCharType="separate"/>
        </w:r>
        <w:r w:rsidR="003E333F">
          <w:rPr>
            <w:noProof/>
            <w:webHidden/>
          </w:rPr>
          <w:t>7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9" w:history="1">
        <w:r w:rsidR="003E333F" w:rsidRPr="004406C0">
          <w:rPr>
            <w:rStyle w:val="Hyperlink"/>
            <w:noProof/>
          </w:rPr>
          <w:t xml:space="preserve">Figure 24. Protocole d’apprentissage graphique, partant des données brutes jusqu’à son analyse. La plateforme Azure permet d’entrainer un modèle en effectuant de la programmation graphique. Si on fait abstraction du bloc « </w:t>
        </w:r>
        <w:r w:rsidR="003E333F" w:rsidRPr="004406C0">
          <w:rPr>
            <w:rStyle w:val="Hyperlink"/>
            <w:i/>
            <w:noProof/>
          </w:rPr>
          <w:t>summarise data</w:t>
        </w:r>
        <w:r w:rsidR="003E333F" w:rsidRPr="004406C0">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sidR="003E333F">
          <w:rPr>
            <w:noProof/>
            <w:webHidden/>
          </w:rPr>
          <w:tab/>
        </w:r>
        <w:r w:rsidR="003E333F">
          <w:rPr>
            <w:noProof/>
            <w:webHidden/>
          </w:rPr>
          <w:fldChar w:fldCharType="begin"/>
        </w:r>
        <w:r w:rsidR="003E333F">
          <w:rPr>
            <w:noProof/>
            <w:webHidden/>
          </w:rPr>
          <w:instrText xml:space="preserve"> PAGEREF _Toc502671259 \h </w:instrText>
        </w:r>
        <w:r w:rsidR="003E333F">
          <w:rPr>
            <w:noProof/>
            <w:webHidden/>
          </w:rPr>
        </w:r>
        <w:r w:rsidR="003E333F">
          <w:rPr>
            <w:noProof/>
            <w:webHidden/>
          </w:rPr>
          <w:fldChar w:fldCharType="separate"/>
        </w:r>
        <w:r w:rsidR="003E333F">
          <w:rPr>
            <w:noProof/>
            <w:webHidden/>
          </w:rPr>
          <w:t>79</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0" w:history="1">
        <w:r w:rsidR="003E333F" w:rsidRPr="004406C0">
          <w:rPr>
            <w:rStyle w:val="Hyperlink"/>
            <w:noProof/>
          </w:rPr>
          <w:t>Figure 25.</w:t>
        </w:r>
        <w:r w:rsidR="003E333F" w:rsidRPr="004406C0">
          <w:rPr>
            <w:rStyle w:val="Hyperlink"/>
            <w:b/>
            <w:noProof/>
          </w:rPr>
          <w:t xml:space="preserve"> Cette figure met en perspective l’état (pairé ou non) des nucléotides avec leur réactivité chimique. </w:t>
        </w:r>
        <w:r w:rsidR="003E333F" w:rsidRPr="004406C0">
          <w:rPr>
            <w:rStyle w:val="Hyperlink"/>
            <w:noProof/>
          </w:rPr>
          <w:t>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sidR="003E333F">
          <w:rPr>
            <w:noProof/>
            <w:webHidden/>
          </w:rPr>
          <w:tab/>
        </w:r>
        <w:r w:rsidR="003E333F">
          <w:rPr>
            <w:noProof/>
            <w:webHidden/>
          </w:rPr>
          <w:fldChar w:fldCharType="begin"/>
        </w:r>
        <w:r w:rsidR="003E333F">
          <w:rPr>
            <w:noProof/>
            <w:webHidden/>
          </w:rPr>
          <w:instrText xml:space="preserve"> PAGEREF _Toc502671260 \h </w:instrText>
        </w:r>
        <w:r w:rsidR="003E333F">
          <w:rPr>
            <w:noProof/>
            <w:webHidden/>
          </w:rPr>
        </w:r>
        <w:r w:rsidR="003E333F">
          <w:rPr>
            <w:noProof/>
            <w:webHidden/>
          </w:rPr>
          <w:fldChar w:fldCharType="separate"/>
        </w:r>
        <w:r w:rsidR="003E333F">
          <w:rPr>
            <w:noProof/>
            <w:webHidden/>
          </w:rPr>
          <w:t>8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1" w:history="1">
        <w:r w:rsidR="003E333F" w:rsidRPr="004406C0">
          <w:rPr>
            <w:rStyle w:val="Hyperlink"/>
            <w:noProof/>
          </w:rPr>
          <w:t>Figure 26.</w:t>
        </w:r>
        <w:r w:rsidR="003E333F" w:rsidRPr="004406C0">
          <w:rPr>
            <w:rStyle w:val="Hyperlink"/>
            <w:b/>
            <w:noProof/>
          </w:rPr>
          <w:t xml:space="preserve"> Courbe de ROC du modèle de RNASS et du modèle pairé / non pairé.</w:t>
        </w:r>
        <w:r w:rsidR="003E333F" w:rsidRPr="004406C0">
          <w:rPr>
            <w:rStyle w:val="Hyperlink"/>
            <w:noProof/>
          </w:rPr>
          <w:t xml:space="preserve"> Le modèle de RNASS en plus d’être paramétrable au niveau du risque de ses prédictions performe mieux que le modèle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1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2" w:history="1">
        <w:r w:rsidR="003E333F" w:rsidRPr="004406C0">
          <w:rPr>
            <w:rStyle w:val="Hyperlink"/>
            <w:noProof/>
          </w:rPr>
          <w:t>Figure 27.</w:t>
        </w:r>
        <w:r w:rsidR="003E333F" w:rsidRPr="004406C0">
          <w:rPr>
            <w:rStyle w:val="Hyperlink"/>
            <w:b/>
            <w:noProof/>
          </w:rPr>
          <w:t xml:space="preserve"> Précision en fonction du rappel du modèle de RNASS (en bleu) et de celui basé sur l’état pairé non pairé des nucléotides (en rouge).</w:t>
        </w:r>
        <w:r w:rsidR="003E333F" w:rsidRPr="004406C0">
          <w:rPr>
            <w:rStyle w:val="Hyperlink"/>
            <w:noProof/>
          </w:rPr>
          <w:t xml:space="preserve"> Plus de 1 million de nucléotides ont servi à faire ce test. Chacune des 10 SS de RNAsubopt est prise séparément. Le modèle de RNASS performe mieux que celui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2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3" w:history="1">
        <w:r w:rsidR="003E333F" w:rsidRPr="004406C0">
          <w:rPr>
            <w:rStyle w:val="Hyperlink"/>
            <w:noProof/>
          </w:rPr>
          <w:t>Figure 28.</w:t>
        </w:r>
        <w:r w:rsidR="003E333F" w:rsidRPr="004406C0">
          <w:rPr>
            <w:rStyle w:val="Hyperlink"/>
            <w:b/>
            <w:noProof/>
          </w:rPr>
          <w:t xml:space="preserve"> Distribution des nucléotides en fonction de leur état (axe des ordonnés), de leur score de prédiction de RNASS (axe des abscisses) et de leur réactivité chimique (couleur). </w:t>
        </w:r>
        <w:r w:rsidR="003E333F" w:rsidRPr="004406C0">
          <w:rPr>
            <w:rStyle w:val="Hyperlink"/>
            <w:noProof/>
          </w:rPr>
          <w:t>Les points rouges représentent les nucléotides réactifs. Ils sont beaucoup plus présents lorsque le nucléotide est non pairé et lorsque son score de prédiction est élevé. Cette visualisation a été faite avec Orange, un logiciel d’apprentissage machine.</w:t>
        </w:r>
        <w:r w:rsidR="003E333F">
          <w:rPr>
            <w:noProof/>
            <w:webHidden/>
          </w:rPr>
          <w:tab/>
        </w:r>
        <w:r w:rsidR="003E333F">
          <w:rPr>
            <w:noProof/>
            <w:webHidden/>
          </w:rPr>
          <w:fldChar w:fldCharType="begin"/>
        </w:r>
        <w:r w:rsidR="003E333F">
          <w:rPr>
            <w:noProof/>
            <w:webHidden/>
          </w:rPr>
          <w:instrText xml:space="preserve"> PAGEREF _Toc502671263 \h </w:instrText>
        </w:r>
        <w:r w:rsidR="003E333F">
          <w:rPr>
            <w:noProof/>
            <w:webHidden/>
          </w:rPr>
        </w:r>
        <w:r w:rsidR="003E333F">
          <w:rPr>
            <w:noProof/>
            <w:webHidden/>
          </w:rPr>
          <w:fldChar w:fldCharType="separate"/>
        </w:r>
        <w:r w:rsidR="003E333F">
          <w:rPr>
            <w:noProof/>
            <w:webHidden/>
          </w:rPr>
          <w:t>83</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4" w:history="1">
        <w:r w:rsidR="003E333F" w:rsidRPr="004406C0">
          <w:rPr>
            <w:rStyle w:val="Hyperlink"/>
            <w:noProof/>
          </w:rPr>
          <w:t>Figure 29. Diagramme de composition des identificateurs des MCN fait avec regexper</w:t>
        </w:r>
        <w:r w:rsidR="003E333F">
          <w:rPr>
            <w:noProof/>
            <w:webHidden/>
          </w:rPr>
          <w:tab/>
        </w:r>
        <w:r w:rsidR="003E333F">
          <w:rPr>
            <w:noProof/>
            <w:webHidden/>
          </w:rPr>
          <w:fldChar w:fldCharType="begin"/>
        </w:r>
        <w:r w:rsidR="003E333F">
          <w:rPr>
            <w:noProof/>
            <w:webHidden/>
          </w:rPr>
          <w:instrText xml:space="preserve"> PAGEREF _Toc502671264 \h </w:instrText>
        </w:r>
        <w:r w:rsidR="003E333F">
          <w:rPr>
            <w:noProof/>
            <w:webHidden/>
          </w:rPr>
        </w:r>
        <w:r w:rsidR="003E333F">
          <w:rPr>
            <w:noProof/>
            <w:webHidden/>
          </w:rPr>
          <w:fldChar w:fldCharType="separate"/>
        </w:r>
        <w:r w:rsidR="003E333F">
          <w:rPr>
            <w:noProof/>
            <w:webHidden/>
          </w:rPr>
          <w:t>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5" w:history="1">
        <w:r w:rsidR="003E333F" w:rsidRPr="004406C0">
          <w:rPr>
            <w:rStyle w:val="Hyperlink"/>
            <w:noProof/>
          </w:rPr>
          <w:t>Figure 30. Le coefficient de corrélation de Pearson entre les scores de prédiction des deux logiciels est de 0.763083. Ceci indique une bonne corrélation entre les deux logiciels. Le score de MCFlashfold est en vert et celui de RNAsubopt en en bleu.</w:t>
        </w:r>
        <w:r w:rsidR="003E333F">
          <w:rPr>
            <w:noProof/>
            <w:webHidden/>
          </w:rPr>
          <w:tab/>
        </w:r>
        <w:r w:rsidR="003E333F">
          <w:rPr>
            <w:noProof/>
            <w:webHidden/>
          </w:rPr>
          <w:fldChar w:fldCharType="begin"/>
        </w:r>
        <w:r w:rsidR="003E333F">
          <w:rPr>
            <w:noProof/>
            <w:webHidden/>
          </w:rPr>
          <w:instrText xml:space="preserve"> PAGEREF _Toc502671265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6" w:history="1">
        <w:r w:rsidR="003E333F" w:rsidRPr="004406C0">
          <w:rPr>
            <w:rStyle w:val="Hyperlink"/>
            <w:noProof/>
          </w:rPr>
          <w:t>Figure 31. Cette figure est la figure 8 inversée. Ici, ce sont les données de MCFlashfold qui sont ordonnées. La corrélation est visible par le nombre presqu’inexistant d’ARN de RNAsubopt (bleu) en bas à droite</w:t>
        </w:r>
        <w:r w:rsidR="003E333F">
          <w:rPr>
            <w:noProof/>
            <w:webHidden/>
          </w:rPr>
          <w:tab/>
        </w:r>
        <w:r w:rsidR="003E333F">
          <w:rPr>
            <w:noProof/>
            <w:webHidden/>
          </w:rPr>
          <w:fldChar w:fldCharType="begin"/>
        </w:r>
        <w:r w:rsidR="003E333F">
          <w:rPr>
            <w:noProof/>
            <w:webHidden/>
          </w:rPr>
          <w:instrText xml:space="preserve"> PAGEREF _Toc502671266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7" w:history="1">
        <w:r w:rsidR="003E333F" w:rsidRPr="004406C0">
          <w:rPr>
            <w:rStyle w:val="Hyperlink"/>
            <w:noProof/>
          </w:rPr>
          <w:t>Figure 32.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sidR="003E333F">
          <w:rPr>
            <w:noProof/>
            <w:webHidden/>
          </w:rPr>
          <w:tab/>
        </w:r>
        <w:r w:rsidR="003E333F">
          <w:rPr>
            <w:noProof/>
            <w:webHidden/>
          </w:rPr>
          <w:fldChar w:fldCharType="begin"/>
        </w:r>
        <w:r w:rsidR="003E333F">
          <w:rPr>
            <w:noProof/>
            <w:webHidden/>
          </w:rPr>
          <w:instrText xml:space="preserve"> PAGEREF _Toc502671267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8" w:history="1">
        <w:r w:rsidR="003E333F" w:rsidRPr="004406C0">
          <w:rPr>
            <w:rStyle w:val="Hyperlink"/>
            <w:noProof/>
          </w:rPr>
          <w:t>Figure 33.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sidR="003E333F">
          <w:rPr>
            <w:noProof/>
            <w:webHidden/>
          </w:rPr>
          <w:tab/>
        </w:r>
        <w:r w:rsidR="003E333F">
          <w:rPr>
            <w:noProof/>
            <w:webHidden/>
          </w:rPr>
          <w:fldChar w:fldCharType="begin"/>
        </w:r>
        <w:r w:rsidR="003E333F">
          <w:rPr>
            <w:noProof/>
            <w:webHidden/>
          </w:rPr>
          <w:instrText xml:space="preserve"> PAGEREF _Toc502671268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9" w:history="1">
        <w:r w:rsidR="003E333F" w:rsidRPr="004406C0">
          <w:rPr>
            <w:rStyle w:val="Hyperlink"/>
            <w:noProof/>
          </w:rPr>
          <w:t>Figure 34.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sidR="003E333F">
          <w:rPr>
            <w:noProof/>
            <w:webHidden/>
          </w:rPr>
          <w:tab/>
        </w:r>
        <w:r w:rsidR="003E333F">
          <w:rPr>
            <w:noProof/>
            <w:webHidden/>
          </w:rPr>
          <w:fldChar w:fldCharType="begin"/>
        </w:r>
        <w:r w:rsidR="003E333F">
          <w:rPr>
            <w:noProof/>
            <w:webHidden/>
          </w:rPr>
          <w:instrText xml:space="preserve"> PAGEREF _Toc502671269 \h </w:instrText>
        </w:r>
        <w:r w:rsidR="003E333F">
          <w:rPr>
            <w:noProof/>
            <w:webHidden/>
          </w:rPr>
        </w:r>
        <w:r w:rsidR="003E333F">
          <w:rPr>
            <w:noProof/>
            <w:webHidden/>
          </w:rPr>
          <w:fldChar w:fldCharType="separate"/>
        </w:r>
        <w:r w:rsidR="003E333F">
          <w:rPr>
            <w:noProof/>
            <w:webHidden/>
          </w:rPr>
          <w:t>v</w:t>
        </w:r>
        <w:r w:rsidR="003E333F">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MC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Motif </w:t>
            </w:r>
            <w:proofErr w:type="spellStart"/>
            <w:r w:rsidR="006C02B9" w:rsidRPr="006C02B9">
              <w:rPr>
                <w:rFonts w:ascii="Calibri" w:hAnsi="Calibri" w:cs="Calibri"/>
                <w:color w:val="000000"/>
                <w:sz w:val="22"/>
                <w:szCs w:val="22"/>
                <w:lang w:val="en-CA" w:eastAsia="en-CA"/>
              </w:rPr>
              <w:t>cycl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0A632B" w:rsidP="00636C05">
            <w:proofErr w:type="spellStart"/>
            <w:r>
              <w:t>ed</w:t>
            </w:r>
            <w:proofErr w:type="spellEnd"/>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xml:space="preserve">, une méthode qui génère beaucoup de données. Depuis 2014, le laboratoire du Dr </w:t>
      </w:r>
      <w:proofErr w:type="spellStart"/>
      <w:r w:rsidRPr="00220CE1">
        <w:t>Das</w:t>
      </w:r>
      <w:proofErr w:type="spellEnd"/>
      <w:r w:rsidRPr="00220CE1">
        <w:t xml:space="preserve">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w:t>
      </w:r>
      <w:proofErr w:type="spellStart"/>
      <w:r w:rsidRPr="00940750">
        <w:t>MCFlashfold</w:t>
      </w:r>
      <w:proofErr w:type="spellEnd"/>
      <w:r w:rsidRPr="00940750">
        <w:t xml:space="preserve"> et </w:t>
      </w:r>
      <w:proofErr w:type="spellStart"/>
      <w:r w:rsidRPr="00940750">
        <w:t>RNAsubopt</w:t>
      </w:r>
      <w:proofErr w:type="spellEnd"/>
      <w:r w:rsidRPr="00940750">
        <w:t xml:space="preserve">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3E333F">
        <w:instrText xml:space="preserve"> ADDIN EN.CITE &lt;EndNote&gt;&lt;Cite&gt;&lt;Author&gt;Vangaveti&lt;/Author&gt;&lt;Year&gt;2017&lt;/Year&gt;&lt;RecNum&gt;5&lt;/RecNum&gt;&lt;DisplayText&gt;[1]&lt;/DisplayText&gt;&lt;record&gt;&lt;rec-number&gt;5&lt;/rec-number&gt;&lt;foreign-keys&gt;&lt;key app="EN" db-id="dtftfsr24va0v2etav4psxzqwvsxe0rzvwas" timestamp="0"&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3E333F">
        <w:instrText xml:space="preserve"> ADDIN EN.CITE &lt;EndNote&gt;&lt;Cite&gt;&lt;Author&gt;Deigan&lt;/Author&gt;&lt;Year&gt;2009&lt;/Year&gt;&lt;RecNum&gt;1&lt;/RecNum&gt;&lt;DisplayText&gt;[2, 3]&lt;/DisplayText&gt;&lt;record&gt;&lt;rec-number&gt;1&lt;/rec-number&gt;&lt;foreign-keys&gt;&lt;key app="EN" db-id="dtftfsr24va0v2etav4psxzqwvsxe0rzvwas" timestamp="0"&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dtftfsr24va0v2etav4psxzqwvsxe0rzvwas" timestamp="0"&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3E333F">
        <w:instrText xml:space="preserve"> ADDIN EN.CITE &lt;EndNote&gt;&lt;Cite&gt;&lt;Author&gt;Lucks&lt;/Author&gt;&lt;Year&gt;2011&lt;/Year&gt;&lt;RecNum&gt;37&lt;/RecNum&gt;&lt;DisplayText&gt;[4]&lt;/DisplayText&gt;&lt;record&gt;&lt;rec-number&gt;37&lt;/rec-number&gt;&lt;foreign-keys&gt;&lt;key app="EN" db-id="dtftfsr24va0v2etav4psxzqwvsxe0rzvwas" timestamp="0"&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xml:space="preserve">, grâce au laboratoire du Dr </w:t>
      </w:r>
      <w:proofErr w:type="spellStart"/>
      <w:r w:rsidR="001C2748">
        <w:t>Das</w:t>
      </w:r>
      <w:proofErr w:type="spellEnd"/>
      <w:r w:rsidR="00F543CD">
        <w:t xml:space="preserve"> </w:t>
      </w:r>
      <w:r w:rsidR="00FC500C">
        <w:fldChar w:fldCharType="begin"/>
      </w:r>
      <w:r w:rsidR="003E333F">
        <w:instrText xml:space="preserve"> ADDIN EN.CITE &lt;EndNote&gt;&lt;Cite&gt;&lt;Author&gt;Yesselman&lt;/Author&gt;&lt;Year&gt;2017&lt;/Year&gt;&lt;RecNum&gt;43&lt;/RecNum&gt;&lt;DisplayText&gt;[5]&lt;/DisplayText&gt;&lt;record&gt;&lt;rec-number&gt;43&lt;/rec-number&gt;&lt;foreign-keys&gt;&lt;key app="EN" db-id="dtftfsr24va0v2etav4psxzqwvsxe0rzvwas" timestamp="0"&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F67FD5" w:rsidRPr="0047091F" w:rsidRDefault="00F67FD5">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F67FD5" w:rsidRPr="0047091F" w:rsidRDefault="00F67FD5">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F67FD5" w:rsidRPr="0047091F" w:rsidRDefault="00F67FD5"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F67FD5" w:rsidRPr="0047091F" w:rsidRDefault="00F67FD5"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540B82">
      <w:pPr>
        <w:pStyle w:val="Figure"/>
        <w:rPr>
          <w:lang w:val="en-CA"/>
        </w:rPr>
      </w:pPr>
      <w:bookmarkStart w:id="46" w:name="_Toc501465794"/>
      <w:bookmarkStart w:id="47" w:name="_Toc502671236"/>
      <w:r w:rsidRPr="00E15844">
        <w:rPr>
          <w:rStyle w:val="CaptionChar"/>
          <w:b/>
        </w:rPr>
        <w:t>N</w:t>
      </w:r>
      <w:r w:rsidR="00FC500C" w:rsidRPr="00E15844">
        <w:rPr>
          <w:rStyle w:val="CaptionChar"/>
          <w:b/>
        </w:rPr>
        <w:t>ombre de séquences d’ARN ajouté</w:t>
      </w:r>
      <w:r w:rsidR="00595C34">
        <w:rPr>
          <w:rStyle w:val="CaptionChar"/>
          <w:b/>
        </w:rPr>
        <w:t>es</w:t>
      </w:r>
      <w:r w:rsidR="00FC500C" w:rsidRPr="00E15844">
        <w:rPr>
          <w:rStyle w:val="CaptionChar"/>
          <w:b/>
        </w:rPr>
        <w:t xml:space="preserve"> à la RMDB </w:t>
      </w:r>
      <w:r w:rsidR="00E15844" w:rsidRPr="00E15844">
        <w:rPr>
          <w:rStyle w:val="CaptionChar"/>
          <w:b/>
        </w:rPr>
        <w:t>entre</w:t>
      </w:r>
      <w:r w:rsidR="00FC500C" w:rsidRPr="00E15844">
        <w:rPr>
          <w:rStyle w:val="CaptionChar"/>
          <w:b/>
        </w:rPr>
        <w:t xml:space="preserve"> septembre 2014 </w:t>
      </w:r>
      <w:r w:rsidR="003C41A9">
        <w:rPr>
          <w:rStyle w:val="CaptionChar"/>
          <w:b/>
        </w:rPr>
        <w:t>et</w:t>
      </w:r>
      <w:r w:rsidR="00FC500C" w:rsidRPr="00E15844">
        <w:rPr>
          <w:rStyle w:val="CaptionChar"/>
          <w:b/>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4A2FB9" w:rsidRDefault="00F02EEF" w:rsidP="00B83EC9">
      <w:r>
        <w:t xml:space="preserve">Mon approche est basée sur </w:t>
      </w:r>
      <w:r w:rsidR="004A2FB9">
        <w:t xml:space="preserve">des sous-structures </w:t>
      </w:r>
      <w:r w:rsidR="005E791D">
        <w:t>de la SS</w:t>
      </w:r>
      <w:r>
        <w:t xml:space="preserve">. </w:t>
      </w:r>
      <w:r w:rsidR="00672DF0">
        <w:t xml:space="preserve">Elle </w:t>
      </w:r>
      <w:r w:rsidR="004A2FB9">
        <w:t>considère</w:t>
      </w:r>
      <w:r w:rsidR="005E791D">
        <w:t xml:space="preserve">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w:t>
      </w:r>
      <w:r w:rsidR="004A2FB9">
        <w:t>millions</w:t>
      </w:r>
      <w:r w:rsidR="00040209" w:rsidRPr="00040209">
        <w:t xml:space="preserve"> de </w:t>
      </w:r>
      <w:r w:rsidR="004A2FB9">
        <w:t>nucléotides provenant de plusieurs milliers d’ARN</w:t>
      </w:r>
      <w:r w:rsidR="00040209" w:rsidRPr="00040209">
        <w:t xml:space="preserve">, je les ai </w:t>
      </w:r>
      <w:r w:rsidR="00040209" w:rsidRPr="00040209">
        <w:lastRenderedPageBreak/>
        <w:t>compilé</w:t>
      </w:r>
      <w:r w:rsidR="004A2FB9">
        <w:t>e</w:t>
      </w:r>
      <w:r w:rsidR="00040209" w:rsidRPr="00040209">
        <w:t xml:space="preserve">s, </w:t>
      </w:r>
      <w:r w:rsidR="004A2FB9">
        <w:t xml:space="preserve">pour ensuite les utiliser pour </w:t>
      </w:r>
      <w:r w:rsidR="00040209" w:rsidRPr="00040209">
        <w:t>prédi</w:t>
      </w:r>
      <w:r w:rsidR="004A2FB9">
        <w:t>re la réactivité des nucléotides provenant d’ARN non utilisés lors de l’apprentissage</w:t>
      </w:r>
      <w:r w:rsidR="00040209" w:rsidRPr="00040209">
        <w:t>.</w:t>
      </w:r>
      <w:r>
        <w:t xml:space="preserve"> </w:t>
      </w:r>
    </w:p>
    <w:p w:rsidR="00940750" w:rsidRDefault="00821A6D" w:rsidP="00B83EC9">
      <w:r>
        <w:t>En plus de donner un ordre d’exactitude des prédictions</w:t>
      </w:r>
      <w:r w:rsidR="000A7E75">
        <w:t xml:space="preserve"> des SS</w:t>
      </w:r>
      <w:r>
        <w:t>, les deux logiciels que j’ai créé</w:t>
      </w:r>
      <w:r w:rsidR="000A7E75">
        <w:t>s</w:t>
      </w:r>
      <w:r>
        <w:t xml:space="preserve"> </w:t>
      </w:r>
      <w:r w:rsidR="00FC500C">
        <w:t>permettent</w:t>
      </w:r>
      <w:r>
        <w:t xml:space="preserve"> </w:t>
      </w:r>
      <w:r w:rsidR="00FC500C">
        <w:t>d’</w:t>
      </w:r>
      <w:r>
        <w:t>étudier l’ARN dans le contexte de la réactivité chimique</w:t>
      </w:r>
      <w:r w:rsidR="000A7E75">
        <w:t xml:space="preserve"> de façon générale</w:t>
      </w:r>
      <w:r>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3E333F">
        <w:instrText xml:space="preserve"> ADDIN EN.CITE &lt;EndNote&gt;&lt;Cite&gt;&lt;Author&gt;Dahm&lt;/Author&gt;&lt;Year&gt;2005&lt;/Year&gt;&lt;RecNum&gt;7&lt;/RecNum&gt;&lt;DisplayText&gt;[6]&lt;/DisplayText&gt;&lt;record&gt;&lt;rec-number&gt;7&lt;/rec-number&gt;&lt;foreign-keys&gt;&lt;key app="EN" db-id="dtftfsr24va0v2etav4psxzqwvsxe0rzvwas" timestamp="0"&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3E333F">
        <w:instrText xml:space="preserve"> ADDIN EN.CITE &lt;EndNote&gt;&lt;Cite&gt;&lt;Author&gt;Caspersson&lt;/Author&gt;&lt;Year&gt;1939&lt;/Year&gt;&lt;RecNum&gt;8&lt;/RecNum&gt;&lt;DisplayText&gt;[7]&lt;/DisplayText&gt;&lt;record&gt;&lt;rec-number&gt;8&lt;/rec-number&gt;&lt;foreign-keys&gt;&lt;key app="EN" db-id="dtftfsr24va0v2etav4psxzqwvsxe0rzvwas" timestamp="0"&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3E333F">
        <w:instrText xml:space="preserve"> ADDIN EN.CITE &lt;EndNote&gt;&lt;Cite&gt;&lt;Author&gt;Watson&lt;/Author&gt;&lt;Year&gt;1953&lt;/Year&gt;&lt;RecNum&gt;9&lt;/RecNum&gt;&lt;DisplayText&gt;[8]&lt;/DisplayText&gt;&lt;record&gt;&lt;rec-number&gt;9&lt;/rec-number&gt;&lt;foreign-keys&gt;&lt;key app="EN" db-id="dtftfsr24va0v2etav4psxzqwvsxe0rzvwas" timestamp="0"&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3E333F">
        <w:instrText xml:space="preserve"> ADDIN EN.CITE &lt;EndNote&gt;&lt;Cite&gt;&lt;Author&gt;Jacob&lt;/Author&gt;&lt;Year&gt;1961&lt;/Year&gt;&lt;RecNum&gt;10&lt;/RecNum&gt;&lt;DisplayText&gt;[9]&lt;/DisplayText&gt;&lt;record&gt;&lt;rec-number&gt;10&lt;/rec-number&gt;&lt;foreign-keys&gt;&lt;key app="EN" db-id="dtftfsr24va0v2etav4psxzqwvsxe0rzvwas" timestamp="0"&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3E333F">
        <w:instrText xml:space="preserve"> ADDIN EN.CITE &lt;EndNote&gt;&lt;Cite&gt;&lt;Author&gt;Holley Rw Fau - Apgar&lt;/Author&gt;&lt;RecNum&gt;11&lt;/RecNum&gt;&lt;DisplayText&gt;[10]&lt;/DisplayText&gt;&lt;record&gt;&lt;rec-number&gt;11&lt;/rec-number&gt;&lt;foreign-keys&gt;&lt;key app="EN" db-id="dtftfsr24va0v2etav4psxzqwvsxe0rzvwas" timestamp="0"&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t xml:space="preserve">1.3.3 </w:t>
      </w:r>
      <w:r w:rsidR="00F147FA">
        <w:t>Prédiction de la structure secondaire des ARN</w:t>
      </w:r>
      <w:bookmarkEnd w:id="54"/>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w:t>
      </w:r>
      <w:r>
        <w:lastRenderedPageBreak/>
        <w:t>pour évaluer son énergie. Elles comprennent : une énergie d’initiation des hélices, une énergie de propagation et une énergie pour les boucles</w:t>
      </w:r>
      <w:r w:rsidR="005070B5">
        <w:fldChar w:fldCharType="begin"/>
      </w:r>
      <w:r w:rsidR="003E333F">
        <w:instrText xml:space="preserve"> ADDIN EN.CITE &lt;EndNote&gt;&lt;Cite&gt;&lt;Author&gt;Tinoco I Jr Fau - Uhlenbeck&lt;/Author&gt;&lt;RecNum&gt;12&lt;/RecNum&gt;&lt;DisplayText&gt;[11]&lt;/DisplayText&gt;&lt;record&gt;&lt;rec-number&gt;12&lt;/rec-number&gt;&lt;foreign-keys&gt;&lt;key app="EN" db-id="dtftfsr24va0v2etav4psxzqwvsxe0rzvwas" timestamp="0"&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3E333F">
        <w:instrText xml:space="preserve"> ADDIN EN.CITE &lt;EndNote&gt;&lt;Cite&gt;&lt;Author&gt;Nussinov&lt;/Author&gt;&lt;Year&gt;1978&lt;/Year&gt;&lt;RecNum&gt;13&lt;/RecNum&gt;&lt;DisplayText&gt;[12, 13]&lt;/DisplayText&gt;&lt;record&gt;&lt;rec-number&gt;13&lt;/rec-number&gt;&lt;foreign-keys&gt;&lt;key app="EN" db-id="dtftfsr24va0v2etav4psxzqwvsxe0rzvwas" timestamp="0"&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dtftfsr24va0v2etav4psxzqwvsxe0rzvwas" timestamp="0"&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3E333F">
        <w:instrText xml:space="preserve"> ADDIN EN.CITE &lt;EndNote&gt;&lt;Cite&gt;&lt;Author&gt;Zuker&lt;/Author&gt;&lt;RecNum&gt;14&lt;/RecNum&gt;&lt;DisplayText&gt;[14, 15]&lt;/DisplayText&gt;&lt;record&gt;&lt;rec-number&gt;14&lt;/rec-number&gt;&lt;foreign-keys&gt;&lt;key app="EN" db-id="dtftfsr24va0v2etav4psxzqwvsxe0rzvwas" timestamp="0"&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dtftfsr24va0v2etav4psxzqwvsxe0rzvwas" timestamp="0"&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3E333F">
        <w:instrText xml:space="preserve"> ADDIN EN.CITE &lt;EndNote&gt;&lt;Cite&gt;&lt;Author&gt;McCaskill&lt;/Author&gt;&lt;RecNum&gt;16&lt;/RecNum&gt;&lt;DisplayText&gt;[16]&lt;/DisplayText&gt;&lt;record&gt;&lt;rec-number&gt;16&lt;/rec-number&gt;&lt;foreign-keys&gt;&lt;key app="EN" db-id="dtftfsr24va0v2etav4psxzqwvsxe0rzvwas" timestamp="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9B32BA">
        <w:fldChar w:fldCharType="begin"/>
      </w:r>
      <w:r w:rsidR="003E333F">
        <w:instrText xml:space="preserve"> ADDIN EN.CITE &lt;EndNote&gt;&lt;Cite&gt;&lt;Author&gt;Major&lt;/Author&gt;&lt;Year&gt;1991&lt;/Year&gt;&lt;RecNum&gt;17&lt;/RecNum&gt;&lt;DisplayText&gt;[17]&lt;/DisplayText&gt;&lt;record&gt;&lt;rec-number&gt;17&lt;/rec-number&gt;&lt;foreign-keys&gt;&lt;key app="EN" db-id="dtftfsr24va0v2etav4psxzqwvsxe0rzvwas" timestamp="0"&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En 1994, </w:t>
      </w:r>
      <w:proofErr w:type="spellStart"/>
      <w:r>
        <w:t>ViennaRNA</w:t>
      </w:r>
      <w:proofErr w:type="spellEnd"/>
      <w:r>
        <w:t xml:space="preserve"> package voit le jour</w:t>
      </w:r>
      <w:r w:rsidR="00F543CD">
        <w:t xml:space="preserve"> </w:t>
      </w:r>
      <w:r w:rsidR="009B32BA">
        <w:fldChar w:fldCharType="begin"/>
      </w:r>
      <w:r w:rsidR="003E333F">
        <w:instrText xml:space="preserve"> ADDIN EN.CITE &lt;EndNote&gt;&lt;Cite&gt;&lt;Author&gt;Hofacker&lt;/Author&gt;&lt;Year&gt;1989&lt;/Year&gt;&lt;RecNum&gt;18&lt;/RecNum&gt;&lt;DisplayText&gt;[18]&lt;/DisplayText&gt;&lt;record&gt;&lt;rec-number&gt;18&lt;/rec-number&gt;&lt;foreign-keys&gt;&lt;key app="EN" db-id="dtftfsr24va0v2etav4psxzqwvsxe0rzvwas" timestamp="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5"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3E333F">
        <w:instrText xml:space="preserve"> ADDIN EN.CITE &lt;EndNote&gt;&lt;Cite&gt;&lt;Author&gt;Serra&lt;/Author&gt;&lt;RecNum&gt;19&lt;/RecNum&gt;&lt;DisplayText&gt;[19]&lt;/DisplayText&gt;&lt;record&gt;&lt;rec-number&gt;19&lt;/rec-number&gt;&lt;foreign-keys&gt;&lt;key app="EN" db-id="dtftfsr24va0v2etav4psxzqwvsxe0rzvwas" timestamp="0"&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w:t>
      </w:r>
      <w:proofErr w:type="spellStart"/>
      <w:r w:rsidR="0071661B" w:rsidRPr="0071661B">
        <w:t>MCFlashfold</w:t>
      </w:r>
      <w:proofErr w:type="spellEnd"/>
      <w:r w:rsidR="0071661B" w:rsidRPr="0071661B">
        <w:t xml:space="preserve"> est publié par le laboratoire du Dr Major </w:t>
      </w:r>
      <w:r w:rsidR="005E5473" w:rsidRPr="005E5473">
        <w:t xml:space="preserve"> </w:t>
      </w:r>
      <w:r w:rsidR="00BC4D3A">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F02EEF" w:rsidRDefault="00980828" w:rsidP="00F02EEF">
      <w:pPr>
        <w:pStyle w:val="Heading2"/>
      </w:pPr>
      <w:bookmarkStart w:id="57" w:name="_Toc502671831"/>
      <w:bookmarkStart w:id="58" w:name="_Toc502671968"/>
      <w:bookmarkEnd w:id="51"/>
      <w:r>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3E333F">
        <w:instrText xml:space="preserve"> ADDIN EN.CITE &lt;EndNote&gt;&lt;Cite&gt;&lt;Author&gt;Mandal&lt;/Author&gt;&lt;Year&gt;2004&lt;/Year&gt;&lt;RecNum&gt;21&lt;/RecNum&gt;&lt;DisplayText&gt;[21]&lt;/DisplayText&gt;&lt;record&gt;&lt;rec-number&gt;21&lt;/rec-number&gt;&lt;foreign-keys&gt;&lt;key app="EN" db-id="dtftfsr24va0v2etav4psxzqwvsxe0rzvwas" timestamp="0"&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 </w:instrText>
      </w:r>
      <w:r w:rsidR="003E333F">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DATA </w:instrText>
      </w:r>
      <w:r w:rsidR="003E333F">
        <w:fldChar w:fldCharType="end"/>
      </w:r>
      <w:r w:rsidR="00197504">
        <w:fldChar w:fldCharType="separate"/>
      </w:r>
      <w:r w:rsidR="00446EBF">
        <w:rPr>
          <w:noProof/>
        </w:rPr>
        <w:t>[22]</w:t>
      </w:r>
      <w:r w:rsidR="00197504">
        <w:fldChar w:fldCharType="end"/>
      </w:r>
      <w:r w:rsidR="00F02EEF">
        <w:t xml:space="preserve">. </w:t>
      </w:r>
      <w:r w:rsidR="004D29A9">
        <w:lastRenderedPageBreak/>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3E333F">
        <w:instrText xml:space="preserve"> ADDIN EN.CITE &lt;EndNote&gt;&lt;Cite&gt;&lt;Author&gt;Weill&lt;/Author&gt;&lt;Year&gt;2015&lt;/Year&gt;&lt;RecNum&gt;23&lt;/RecNum&gt;&lt;DisplayText&gt;[23]&lt;/DisplayText&gt;&lt;record&gt;&lt;rec-number&gt;23&lt;/rec-number&gt;&lt;foreign-keys&gt;&lt;key app="EN" db-id="dtftfsr24va0v2etav4psxzqwvsxe0rzvwas" timestamp="0"&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Pr="004A2FB9"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r w:rsidR="004A2FB9">
        <w:t xml:space="preserve"> utilisé pour prédire la réactivité des nucléotides d’un ARN.</w:t>
      </w:r>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3E333F">
        <w:instrText xml:space="preserve"> ADDIN EN.CITE &lt;EndNote&gt;&lt;Cite&gt;&lt;Author&gt;Patel&lt;/Author&gt;&lt;Year&gt;1997&lt;/Year&gt;&lt;RecNum&gt;47&lt;/RecNum&gt;&lt;DisplayText&gt;[24]&lt;/DisplayText&gt;&lt;record&gt;&lt;rec-number&gt;47&lt;/rec-number&gt;&lt;foreign-keys&gt;&lt;key app="EN" db-id="dtftfsr24va0v2etav4psxzqwvsxe0rzvwas" timestamp="0"&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3E333F">
        <w:instrText xml:space="preserve"> ADDIN EN.CITE &lt;EndNote&gt;&lt;Cite&gt;&lt;Author&gt;Bolton&lt;/Author&gt;&lt;Year&gt;2011&lt;/Year&gt;&lt;RecNum&gt;59&lt;/RecNum&gt;&lt;DisplayText&gt;[25]&lt;/DisplayText&gt;&lt;record&gt;&lt;rec-number&gt;59&lt;/rec-number&gt;&lt;foreign-keys&gt;&lt;key app="EN" db-id="dtftfsr24va0v2etav4psxzqwvsxe0rzvwas" timestamp="0"&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6939BE" w:rsidRDefault="0053701E" w:rsidP="00E25FF8">
      <w:pPr>
        <w:pStyle w:val="Figure"/>
      </w:pPr>
      <w:bookmarkStart w:id="69" w:name="_Toc501465795"/>
      <w:bookmarkStart w:id="70" w:name="_Toc502671237"/>
      <w:bookmarkEnd w:id="68"/>
      <w:r>
        <w:rPr>
          <w:b/>
        </w:rPr>
        <w:t xml:space="preserve">A) </w:t>
      </w:r>
      <w:r w:rsidR="006939BE" w:rsidRPr="00E15844">
        <w:rPr>
          <w:b/>
        </w:rPr>
        <w:t>Représentation d’un nucléotide</w:t>
      </w:r>
      <w:r w:rsidR="00EA7EB2" w:rsidRPr="00E15844">
        <w:rPr>
          <w:b/>
        </w:rPr>
        <w:t>, l’adénosine monophosphate (AMP)</w:t>
      </w:r>
      <w:r w:rsidR="00971E81">
        <w:t>.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Pr>
          <w:noProof/>
        </w:rPr>
        <w:t xml:space="preserve"> 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0"/>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4A2FB9" w:rsidP="004A2FB9">
      <w:pPr>
        <w:pStyle w:val="Paragraphesuite"/>
      </w:pPr>
      <w:r>
        <w:rPr>
          <w:noProof/>
        </w:rPr>
        <w:drawing>
          <wp:inline distT="0" distB="0" distL="0" distR="0">
            <wp:extent cx="5236845" cy="2030730"/>
            <wp:effectExtent l="0" t="0" r="1905"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030730"/>
                    </a:xfrm>
                    <a:prstGeom prst="rect">
                      <a:avLst/>
                    </a:prstGeom>
                    <a:noFill/>
                    <a:ln>
                      <a:noFill/>
                    </a:ln>
                  </pic:spPr>
                </pic:pic>
              </a:graphicData>
            </a:graphic>
          </wp:inline>
        </w:drawing>
      </w:r>
    </w:p>
    <w:p w:rsidR="00807E08" w:rsidRDefault="004A2FB9" w:rsidP="00807E08">
      <w:pPr>
        <w:pStyle w:val="Figure"/>
      </w:pPr>
      <w:bookmarkStart w:id="73" w:name="_Toc502671238"/>
      <w:r w:rsidRPr="00250F15">
        <w:rPr>
          <w:b/>
        </w:rPr>
        <w:t>Représentation en balle</w:t>
      </w:r>
      <w:r>
        <w:rPr>
          <w:b/>
        </w:rPr>
        <w:t>s</w:t>
      </w:r>
      <w:r w:rsidRPr="00250F15">
        <w:rPr>
          <w:b/>
        </w:rPr>
        <w:t xml:space="preserve"> et bâton</w:t>
      </w:r>
      <w:r>
        <w:rPr>
          <w:b/>
        </w:rPr>
        <w:t>s</w:t>
      </w:r>
      <w:r w:rsidRPr="00250F15">
        <w:rPr>
          <w:b/>
        </w:rPr>
        <w:t xml:space="preserve"> (</w:t>
      </w:r>
      <w:proofErr w:type="spellStart"/>
      <w:r w:rsidRPr="00250F15">
        <w:rPr>
          <w:b/>
          <w:i/>
        </w:rPr>
        <w:t>ball</w:t>
      </w:r>
      <w:r>
        <w:rPr>
          <w:b/>
          <w:i/>
        </w:rPr>
        <w:t>s</w:t>
      </w:r>
      <w:proofErr w:type="spellEnd"/>
      <w:r w:rsidRPr="00250F15">
        <w:rPr>
          <w:b/>
          <w:i/>
        </w:rPr>
        <w:t xml:space="preserve"> and stick</w:t>
      </w:r>
      <w:r>
        <w:rPr>
          <w:b/>
          <w:i/>
        </w:rPr>
        <w:t>s</w:t>
      </w:r>
      <w:r w:rsidRPr="00250F15">
        <w:rPr>
          <w:b/>
        </w:rPr>
        <w:t>)</w:t>
      </w:r>
      <w:r>
        <w:rPr>
          <w:b/>
        </w:rPr>
        <w:t xml:space="preserve"> d’un groupement phosphate</w:t>
      </w:r>
      <w:r>
        <w:t xml:space="preserve"> </w:t>
      </w:r>
      <w:r>
        <w:rPr>
          <w:b/>
        </w:rPr>
        <w:t>et</w:t>
      </w:r>
      <w:r w:rsidR="00807E08">
        <w:t xml:space="preserve"> </w:t>
      </w:r>
      <w:r w:rsidRPr="00250F15">
        <w:rPr>
          <w:b/>
        </w:rPr>
        <w:t>d</w:t>
      </w:r>
      <w:r>
        <w:rPr>
          <w:b/>
        </w:rPr>
        <w:t>’un</w:t>
      </w:r>
      <w:r w:rsidRPr="00250F15">
        <w:rPr>
          <w:b/>
        </w:rPr>
        <w:t xml:space="preserve"> beta-D-ribose</w:t>
      </w:r>
      <w:r>
        <w:t>.</w:t>
      </w:r>
      <w:r>
        <w:t xml:space="preserve"> Le phosphore est vert, l</w:t>
      </w:r>
      <w:r>
        <w:t>es oxygènes sont rouges, les carbones gris et les hydrogènes blancs</w:t>
      </w:r>
      <w:r>
        <w:t xml:space="preserve"> </w:t>
      </w:r>
      <w:r w:rsidRPr="004A2FB9">
        <w:rPr>
          <w:b/>
        </w:rPr>
        <w:t>A)</w:t>
      </w:r>
      <w:r>
        <w:t xml:space="preserve"> </w:t>
      </w:r>
      <w:r w:rsidR="00807E08">
        <w:t>L’atome de phosphore</w:t>
      </w:r>
      <w:r>
        <w:t xml:space="preserve"> </w:t>
      </w:r>
      <w:r w:rsidR="00807E08">
        <w:t>est au centre des atomes d’oxygène.</w:t>
      </w:r>
      <w:r w:rsidR="00807E08">
        <w:rPr>
          <w:noProof/>
        </w:rPr>
        <w:t xml:space="preserve"> Les hydrogènes </w:t>
      </w:r>
      <w:r>
        <w:rPr>
          <w:noProof/>
        </w:rPr>
        <w:t>en périférie</w:t>
      </w:r>
      <w:r w:rsidR="00807E08">
        <w:rPr>
          <w:noProof/>
        </w:rPr>
        <w:t>.</w:t>
      </w:r>
      <w:r>
        <w:rPr>
          <w:noProof/>
        </w:rPr>
        <w:t xml:space="preserve"> </w:t>
      </w:r>
      <w:r w:rsidR="00807E08">
        <w:rPr>
          <w:noProof/>
        </w:rPr>
        <w:t>Source : PubChem3D.</w:t>
      </w:r>
      <w:bookmarkEnd w:id="73"/>
      <w:r>
        <w:rPr>
          <w:noProof/>
        </w:rPr>
        <w:t xml:space="preserve"> </w:t>
      </w:r>
      <w:r w:rsidRPr="004A2FB9">
        <w:rPr>
          <w:b/>
          <w:noProof/>
        </w:rPr>
        <w:t>B)</w:t>
      </w:r>
      <w:r>
        <w:rPr>
          <w:noProof/>
        </w:rPr>
        <w:t xml:space="preserve"> </w:t>
      </w:r>
      <w:r>
        <w:t>Dans le polymère qu’est l’ARN, les groupes phosphate</w:t>
      </w:r>
      <w:r>
        <w:t>s</w:t>
      </w:r>
      <w:r>
        <w:t xml:space="preserve"> s’attachent aux carbones 3 et 5 du ribose. Le carbone 1, en beta, est lié à la base azotée. Cette image est disponible sur </w:t>
      </w:r>
      <w:hyperlink r:id="rId21" w:history="1">
        <w:r w:rsidRPr="00794AB5">
          <w:rPr>
            <w:rStyle w:val="Hyperlink"/>
          </w:rPr>
          <w:t>https://commons.wikimedia.org/</w:t>
        </w:r>
      </w:hyperlink>
      <w:r>
        <w:t>, elle a été produite par, Marina Vladivostok</w:t>
      </w:r>
      <w:r>
        <w:t>, les positions (1, 3, 5) des atomes ont été ajoutés.</w:t>
      </w:r>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4A2FB9">
        <w:t xml:space="preserve"> (pas dans une chain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w:t>
      </w:r>
      <w:r w:rsidR="004A2FB9">
        <w:t>,</w:t>
      </w:r>
      <w:r w:rsidR="00B52602">
        <w:t xml:space="preserve">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4A2FB9">
        <w:t xml:space="preserve"> et un atome d’oxygène qu’il partage avec sa base</w:t>
      </w:r>
      <w:r w:rsidR="00F97B16">
        <w:t>.</w:t>
      </w:r>
      <w:r w:rsidR="00F62A58">
        <w:t xml:space="preserve"> Dans la figure ci-dessous, on observe un beta-D-ribose. Son image </w:t>
      </w:r>
      <w:r w:rsidR="002251DE">
        <w:t>miroir</w:t>
      </w:r>
      <w:r w:rsidR="00F62A58">
        <w:t>, la forme «</w:t>
      </w:r>
      <w:r w:rsidR="004A2FB9">
        <w:t> </w:t>
      </w:r>
      <w:r w:rsidR="00F62A58">
        <w:t>L</w:t>
      </w:r>
      <w:r w:rsidR="004A2FB9">
        <w:t> </w:t>
      </w:r>
      <w:r w:rsidR="00F62A58">
        <w:t>» n’est pas présent</w:t>
      </w:r>
      <w:r w:rsidR="002251DE">
        <w:t>e</w:t>
      </w:r>
      <w:r w:rsidR="00F62A58">
        <w:t xml:space="preserve"> dans la nature.</w:t>
      </w:r>
      <w:r w:rsidR="00EC1B65">
        <w:t xml:space="preserve"> </w:t>
      </w:r>
    </w:p>
    <w:p w:rsidR="00F62A58" w:rsidRDefault="00F62A58" w:rsidP="00F62A58">
      <w:pPr>
        <w:spacing w:line="240" w:lineRule="auto"/>
        <w:jc w:val="center"/>
      </w:pP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0D301C" w:rsidRDefault="003568C2" w:rsidP="000D301C">
      <w:pPr>
        <w:pStyle w:val="Figure"/>
      </w:pPr>
      <w:bookmarkStart w:id="75" w:name="_Hlk501452452"/>
      <w:bookmarkStart w:id="76" w:name="_Hlk500682207"/>
      <w:bookmarkStart w:id="77" w:name="_Toc502671240"/>
      <w:r w:rsidRPr="004A2FB9">
        <w:rPr>
          <w:b/>
        </w:rPr>
        <w:t>A)</w:t>
      </w:r>
      <w:r>
        <w:t xml:space="preserve"> </w:t>
      </w:r>
      <w:r w:rsidR="000D301C" w:rsidRPr="000D301C">
        <w:t>L’adénine</w:t>
      </w:r>
      <w:bookmarkEnd w:id="75"/>
      <w:r w:rsidR="000D301C">
        <w:t xml:space="preserve"> est une base azotée de la famille des purines. Son symbole est le </w:t>
      </w:r>
      <w:r w:rsidR="000D301C" w:rsidRPr="004A2FB9">
        <w:rPr>
          <w:u w:val="single"/>
        </w:rPr>
        <w:t>A</w:t>
      </w:r>
      <w:r w:rsidR="000D301C">
        <w:t>.</w:t>
      </w:r>
      <w:bookmarkEnd w:id="76"/>
      <w:r w:rsidR="000D301C">
        <w:t xml:space="preserve"> </w:t>
      </w:r>
      <w:r w:rsidR="000D301C" w:rsidRPr="004A2FB9">
        <w:rPr>
          <w:b/>
        </w:rPr>
        <w:t>B)</w:t>
      </w:r>
      <w:r w:rsidR="000D301C">
        <w:t xml:space="preserve"> </w:t>
      </w:r>
      <w:bookmarkStart w:id="78" w:name="_Hlk501452460"/>
      <w:r w:rsidR="000D301C">
        <w:t xml:space="preserve">La guanine </w:t>
      </w:r>
      <w:bookmarkEnd w:id="78"/>
      <w:r w:rsidR="000D301C">
        <w:t>est</w:t>
      </w:r>
      <w:r>
        <w:t xml:space="preserve"> aussi</w:t>
      </w:r>
      <w:r w:rsidR="000D301C">
        <w:t xml:space="preserve"> une base azotée de la famille des purines. Son symbole est le </w:t>
      </w:r>
      <w:r w:rsidR="000D301C" w:rsidRPr="004A2FB9">
        <w:rPr>
          <w:u w:val="single"/>
        </w:rPr>
        <w:t>G</w:t>
      </w:r>
      <w:r w:rsidR="000D301C">
        <w:t xml:space="preserve">. </w:t>
      </w:r>
      <w:r w:rsidR="000D301C" w:rsidRPr="004A2FB9">
        <w:rPr>
          <w:b/>
        </w:rPr>
        <w:t>C)</w:t>
      </w:r>
      <w:r w:rsidR="000D301C">
        <w:t xml:space="preserve"> </w:t>
      </w:r>
      <w:bookmarkStart w:id="79" w:name="_Hlk501452525"/>
      <w:r w:rsidR="000D301C">
        <w:t xml:space="preserve">La cytosine </w:t>
      </w:r>
      <w:bookmarkEnd w:id="79"/>
      <w:r w:rsidR="000D301C">
        <w:t xml:space="preserve">est une base azotée de la famille des pyrimidines. Son symbole est le </w:t>
      </w:r>
      <w:r w:rsidR="000D301C" w:rsidRPr="004A2FB9">
        <w:rPr>
          <w:u w:val="single"/>
        </w:rPr>
        <w:t>C</w:t>
      </w:r>
      <w:r w:rsidR="000D301C">
        <w:t xml:space="preserve">. </w:t>
      </w:r>
      <w:r w:rsidR="000D301C" w:rsidRPr="004A2FB9">
        <w:rPr>
          <w:b/>
        </w:rPr>
        <w:t>D)</w:t>
      </w:r>
      <w:r w:rsidR="000D301C">
        <w:t xml:space="preserve"> </w:t>
      </w:r>
      <w:bookmarkStart w:id="80" w:name="_Hlk501452529"/>
      <w:r>
        <w:t>Tout comme la cytosine, l</w:t>
      </w:r>
      <w:r w:rsidR="000D301C">
        <w:t>’uracile</w:t>
      </w:r>
      <w:bookmarkEnd w:id="80"/>
      <w:r w:rsidR="000D301C">
        <w:t xml:space="preserve"> est une base azotée de la famille des pyrimidines. Son symbole est le </w:t>
      </w:r>
      <w:r w:rsidR="000D301C" w:rsidRPr="004A2FB9">
        <w:rPr>
          <w:u w:val="single"/>
        </w:rPr>
        <w:t>U</w:t>
      </w:r>
      <w:r w:rsidR="000D301C">
        <w:t>.</w:t>
      </w:r>
      <w:bookmarkEnd w:id="77"/>
    </w:p>
    <w:p w:rsidR="002E3885" w:rsidRPr="00B67B3F" w:rsidRDefault="00980828" w:rsidP="002E3885">
      <w:pPr>
        <w:pStyle w:val="Heading3"/>
      </w:pPr>
      <w:bookmarkStart w:id="81" w:name="_Toc502671834"/>
      <w:r>
        <w:t xml:space="preserve">1.5.2 </w:t>
      </w:r>
      <w:r w:rsidR="002E3885" w:rsidRPr="00B67B3F">
        <w:t>La structure secondaire</w:t>
      </w:r>
      <w:bookmarkEnd w:id="81"/>
    </w:p>
    <w:p w:rsidR="009C4B88" w:rsidRDefault="00396210" w:rsidP="002E3885">
      <w:pPr>
        <w:pStyle w:val="Paragraphe"/>
      </w:pPr>
      <w:bookmarkStart w:id="82" w:name="_Hlk501225813"/>
      <w:r w:rsidRPr="00396210">
        <w:t>La structure secondaire</w:t>
      </w:r>
      <w:r w:rsidR="004A2FB9">
        <w:t xml:space="preserve"> (SS)</w:t>
      </w:r>
      <w:r w:rsidRPr="00396210">
        <w:t xml:space="preserve"> d’un ARN est formée par l’ensemble des paires de bases d’un ARN. Ce concept est utile pour comprendre et expliquer, la forme des ARN. Un des composants majeurs des ARN est la double hélice. La différence des doubles hélices des ARN par rapport à celles de l’ADN de nos chromosomes est que </w:t>
      </w:r>
      <w:r w:rsidR="004A2FB9">
        <w:t>la plupart du temps</w:t>
      </w:r>
      <w:r w:rsidRPr="00396210">
        <w:t xml:space="preserve"> </w:t>
      </w:r>
      <w:r w:rsidR="004A2FB9">
        <w:t>les SS des ARN</w:t>
      </w:r>
      <w:r w:rsidRPr="00396210">
        <w:t xml:space="preserve"> sont formées par deux brins de la même molécule</w:t>
      </w:r>
      <w:bookmarkStart w:id="83" w:name="_Hlk501452613"/>
      <w:r w:rsidRPr="00396210">
        <w:t xml:space="preserve">. </w:t>
      </w:r>
      <w:bookmarkStart w:id="84" w:name="_Hlk501455164"/>
      <w:bookmarkStart w:id="85" w:name="_Hlk501453770"/>
    </w:p>
    <w:p w:rsidR="009C4B88" w:rsidRDefault="009C4B88" w:rsidP="009C4B88">
      <w:pPr>
        <w:pStyle w:val="Paragraphesuite"/>
      </w:pPr>
      <w:r>
        <w:rPr>
          <w:noProof/>
        </w:rPr>
        <w:lastRenderedPageBreak/>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9C4B88">
      <w:pPr>
        <w:pStyle w:val="Figure"/>
      </w:pPr>
      <w:r>
        <w:t>Exemple de</w:t>
      </w:r>
      <w:r w:rsidR="00812CC2">
        <w:t xml:space="preserve"> visualisation d’une</w:t>
      </w:r>
      <w:r>
        <w:t xml:space="preserve"> structure secondaire généré</w:t>
      </w:r>
      <w:r w:rsidR="00812CC2">
        <w:t>e</w:t>
      </w:r>
      <w:r>
        <w:t xml:space="preserve"> par le logiciel </w:t>
      </w:r>
      <w:r w:rsidRPr="009C4B88">
        <w:rPr>
          <w:i/>
        </w:rPr>
        <w:t xml:space="preserve">RNA dynamique </w:t>
      </w:r>
      <w:proofErr w:type="spellStart"/>
      <w:r w:rsidRPr="009C4B88">
        <w:rPr>
          <w:i/>
        </w:rPr>
        <w:t>viewer</w:t>
      </w:r>
      <w:proofErr w:type="spellEnd"/>
      <w:r>
        <w:t>.</w:t>
      </w:r>
      <w:r w:rsidR="004A2FB9">
        <w:t xml:space="preserve"> (Voir chapitre 2)</w:t>
      </w:r>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bases</w:t>
      </w:r>
      <w:r w:rsidR="009F394D">
        <w:t xml:space="preserve"> (sans compter les nucléotides adjacents</w:t>
      </w:r>
      <w:r w:rsidR="004A2FB9">
        <w:t xml:space="preserve"> liés de façon covalente</w:t>
      </w:r>
      <w:r w:rsidR="009F394D">
        <w:t>)</w:t>
      </w:r>
      <w:r w:rsidRPr="00396210">
        <w:t xml:space="preserve"> et l’absence de </w:t>
      </w:r>
      <w:bookmarkStart w:id="86" w:name="_Hlk501453056"/>
      <w:r w:rsidRPr="00396210">
        <w:t>pseudo-nœuds</w:t>
      </w:r>
      <w:bookmarkEnd w:id="86"/>
      <w:r w:rsidR="004A2FB9">
        <w:t xml:space="preserve">. Les </w:t>
      </w:r>
      <w:r w:rsidR="004A2FB9" w:rsidRPr="00396210">
        <w:t>pseudo-nœuds</w:t>
      </w:r>
      <w:r w:rsidR="004A2FB9">
        <w:t xml:space="preserve"> sont des structures de la forme</w:t>
      </w:r>
      <w:r w:rsidR="000B386B">
        <w:t>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w:t>
      </w:r>
      <w:r w:rsidR="004A2FB9">
        <w:rPr>
          <w:u w:val="single"/>
        </w:rPr>
        <w:t>x</w:t>
      </w:r>
      <w:r w:rsidR="004A2FB9">
        <w:rPr>
          <w:u w:val="single"/>
          <w:vertAlign w:val="superscript"/>
        </w:rPr>
        <w:t>2</w:t>
      </w:r>
      <w:r w:rsidR="00CA0BF5" w:rsidRPr="009C4B88">
        <w:rPr>
          <w:u w:val="single"/>
        </w:rPr>
        <w:t>u</w:t>
      </w:r>
      <w:r w:rsidR="004A2FB9">
        <w:rPr>
          <w:u w:val="single"/>
        </w:rPr>
        <w:t>y</w:t>
      </w:r>
      <w:r w:rsidR="004A2FB9">
        <w:rPr>
          <w:u w:val="single"/>
          <w:vertAlign w:val="superscript"/>
        </w:rPr>
        <w:t>1</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w:t>
      </w:r>
      <w:r w:rsidR="009C4B88">
        <w:t xml:space="preserve">(en exposant) </w:t>
      </w:r>
      <w:r w:rsidR="00CA0BF5">
        <w:t>avec les 2</w:t>
      </w:r>
      <w:r w:rsidR="009C4B88">
        <w:t xml:space="preserve"> (en exposant)</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3E333F">
        <w:instrText xml:space="preserve"> ADDIN EN.CITE &lt;EndNote&gt;&lt;Cite&gt;&lt;Author&gt;Staple&lt;/Author&gt;&lt;Year&gt;2005&lt;/Year&gt;&lt;RecNum&gt;57&lt;/RecNum&gt;&lt;DisplayText&gt;[26]&lt;/DisplayText&gt;&lt;record&gt;&lt;rec-number&gt;57&lt;/rec-number&gt;&lt;foreign-keys&gt;&lt;key app="EN" db-id="dtftfsr24va0v2etav4psxzqwvsxe0rzvwas" timestamp="0"&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4"/>
      <w:r w:rsidRPr="00396210">
        <w:t xml:space="preserve"> </w:t>
      </w:r>
      <w:bookmarkStart w:id="87" w:name="_Hlk501454068"/>
      <w:bookmarkEnd w:id="83"/>
      <w:bookmarkEnd w:id="85"/>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xml:space="preserve">, sans ces contraintes le problème </w:t>
      </w:r>
      <w:r w:rsidR="004A2FB9">
        <w:t xml:space="preserve">peut </w:t>
      </w:r>
      <w:r w:rsidR="009C4B88">
        <w:t>croit</w:t>
      </w:r>
      <w:r w:rsidR="004A2FB9">
        <w:t>e</w:t>
      </w:r>
      <w:r w:rsidR="009C4B88">
        <w:t xml:space="preserve"> de façon exponentielle en fonction de la longueur de l’ARN</w:t>
      </w:r>
      <w:r w:rsidRPr="00396210">
        <w:t>.</w:t>
      </w:r>
      <w:bookmarkEnd w:id="87"/>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xml:space="preserve">. </w:t>
      </w:r>
      <w:bookmarkEnd w:id="82"/>
      <w:r w:rsidR="009C4B88">
        <w:t>La figure 6 est un exemple de tige suivi d’une boucle.</w:t>
      </w:r>
      <w:r w:rsidR="004A2FB9">
        <w:t xml:space="preserve"> De façon générale, l</w:t>
      </w:r>
      <w:r w:rsidR="009C4B88">
        <w:t>a structure secondaire est l’ajout des paires de base à une séquence de nucléotides.</w:t>
      </w:r>
    </w:p>
    <w:p w:rsidR="004B4255" w:rsidRPr="004B4255" w:rsidRDefault="00980828" w:rsidP="00980828">
      <w:pPr>
        <w:pStyle w:val="Heading3"/>
        <w:rPr>
          <w:sz w:val="27"/>
          <w:lang w:eastAsia="en-CA"/>
        </w:rPr>
      </w:pPr>
      <w:bookmarkStart w:id="88" w:name="_Toc502671835"/>
      <w:bookmarkStart w:id="89" w:name="_Hlk501466015"/>
      <w:r>
        <w:t>1.5.3</w:t>
      </w:r>
      <w:bookmarkEnd w:id="88"/>
      <w:r w:rsidR="004A2FB9">
        <w:t xml:space="preserve"> Les cycles minimale nucléotidique</w:t>
      </w:r>
    </w:p>
    <w:p w:rsidR="004A2FB9" w:rsidRDefault="004A2FB9" w:rsidP="004A2FB9">
      <w:pPr>
        <w:pStyle w:val="Paragraphe"/>
      </w:pPr>
      <w:r>
        <w:t>Pour étudier la réactivité des nucléotides, il est utile de sous diviser l’ARN. Un</w:t>
      </w:r>
      <w:r w:rsidRPr="004B4255">
        <w:t xml:space="preserve"> </w:t>
      </w:r>
      <w:r>
        <w:t>cycles minimale</w:t>
      </w:r>
      <w:r>
        <w:t xml:space="preserve"> nucléotidique</w:t>
      </w:r>
      <w:r w:rsidRPr="004B4255">
        <w:t xml:space="preserve"> </w:t>
      </w:r>
      <w:r>
        <w:t>(CMN) est</w:t>
      </w:r>
      <w:r w:rsidR="00D35813" w:rsidRPr="004B4255">
        <w:t xml:space="preserve"> </w:t>
      </w:r>
      <w:r>
        <w:t xml:space="preserve">une </w:t>
      </w:r>
      <w:r w:rsidR="009C4B88">
        <w:t xml:space="preserve">sous-structures </w:t>
      </w:r>
      <w:r w:rsidR="00D35813" w:rsidRPr="004B4255">
        <w:t xml:space="preserve">de la SS des ARN. Un ARN, dans sa forme finale, est composé de boucles, de double hélice, de jonctions et de motifs tertiaires. La définition des </w:t>
      </w:r>
      <w:r>
        <w:t>CMN</w:t>
      </w:r>
      <w:r w:rsidRPr="004B4255">
        <w:t xml:space="preserve"> </w:t>
      </w:r>
      <w:r w:rsidR="00D35813" w:rsidRPr="004B4255">
        <w:t xml:space="preserve">s’appuie sur les paires de bases. Par </w:t>
      </w:r>
      <w:r w:rsidR="00D35813" w:rsidRPr="004B4255">
        <w:lastRenderedPageBreak/>
        <w:t>exemple,</w:t>
      </w:r>
      <w:r>
        <w:t xml:space="preserve"> dans ce mémoire, on désigne par </w:t>
      </w:r>
      <w:r w:rsidRPr="004B4255">
        <w:t xml:space="preserve">« </w:t>
      </w:r>
      <w:r w:rsidRPr="009C4B88">
        <w:rPr>
          <w:rFonts w:ascii="Baskerville Old Face" w:hAnsi="Baskerville Old Face"/>
        </w:rPr>
        <w:t>2_2</w:t>
      </w:r>
      <w:r w:rsidRPr="004B4255">
        <w:t xml:space="preserve"> »</w:t>
      </w:r>
      <w:r>
        <w:t>,</w:t>
      </w:r>
      <w:r w:rsidR="00D35813" w:rsidRPr="004B4255">
        <w:t xml:space="preserve"> le </w:t>
      </w:r>
      <w:r>
        <w:t>CMN</w:t>
      </w:r>
      <w:r w:rsidRPr="004B4255">
        <w:t xml:space="preserve"> </w:t>
      </w:r>
      <w:r w:rsidR="00D35813" w:rsidRPr="004B4255">
        <w:t>le plus fréquent</w:t>
      </w:r>
      <w:r>
        <w:t>. Il</w:t>
      </w:r>
      <w:r w:rsidR="00D35813" w:rsidRPr="004B4255">
        <w:t xml:space="preserve"> a deux paires de bases adjacentes et forment un </w:t>
      </w:r>
      <w:r>
        <w:t>CMN</w:t>
      </w:r>
      <w:r>
        <w:t xml:space="preserve">. </w:t>
      </w:r>
      <w:r>
        <w:t xml:space="preserve">Le tableau I présente 2 CMN, le « </w:t>
      </w:r>
      <w:r w:rsidRPr="009C4B88">
        <w:rPr>
          <w:rFonts w:ascii="Baskerville Old Face" w:hAnsi="Baskerville Old Face"/>
        </w:rPr>
        <w:t>2_2</w:t>
      </w:r>
      <w:r>
        <w:t> </w:t>
      </w:r>
      <w:r>
        <w:t>»</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9C4B88" w:rsidP="009C4B88">
      <w:pPr>
        <w:pStyle w:val="Tableau"/>
      </w:pPr>
      <w:r>
        <w:t xml:space="preserve">Représentation de deux </w:t>
      </w:r>
      <w:r w:rsidR="004A2FB9">
        <w:t>CMN</w:t>
      </w:r>
    </w:p>
    <w:tbl>
      <w:tblPr>
        <w:tblStyle w:val="PlainTable3"/>
        <w:tblW w:w="0" w:type="auto"/>
        <w:tblLook w:val="04A0" w:firstRow="1" w:lastRow="0" w:firstColumn="1" w:lastColumn="0" w:noHBand="0" w:noVBand="1"/>
      </w:tblPr>
      <w:tblGrid>
        <w:gridCol w:w="1879"/>
        <w:gridCol w:w="2643"/>
        <w:gridCol w:w="3732"/>
      </w:tblGrid>
      <w:tr w:rsidR="009C4B88" w:rsidTr="009C4B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9" w:type="dxa"/>
            <w:tcBorders>
              <w:bottom w:val="none" w:sz="0" w:space="0" w:color="auto"/>
              <w:right w:val="none" w:sz="0" w:space="0" w:color="auto"/>
            </w:tcBorders>
            <w:vAlign w:val="center"/>
          </w:tcPr>
          <w:p w:rsidR="009C4B88" w:rsidRDefault="009C4B88" w:rsidP="009C4B88">
            <w:pPr>
              <w:pStyle w:val="Paragraphesuite"/>
              <w:jc w:val="center"/>
            </w:pPr>
            <w:r>
              <w:t>MCN</w:t>
            </w:r>
          </w:p>
        </w:tc>
        <w:tc>
          <w:tcPr>
            <w:tcW w:w="2643"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9C4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rPr>
                <w:noProof/>
              </w:rPr>
            </w:pPr>
            <w:r>
              <w:rPr>
                <w:noProof/>
              </w:rPr>
              <w:t>Figure</w:t>
            </w:r>
          </w:p>
        </w:tc>
        <w:tc>
          <w:tcPr>
            <w:tcW w:w="2643"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846455" cy="812165"/>
                  <wp:effectExtent l="0" t="0" r="0" b="698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6455" cy="812165"/>
                          </a:xfrm>
                          <a:prstGeom prst="rect">
                            <a:avLst/>
                          </a:prstGeom>
                          <a:noFill/>
                          <a:ln>
                            <a:noFill/>
                          </a:ln>
                        </pic:spPr>
                      </pic:pic>
                    </a:graphicData>
                  </a:graphic>
                </wp:inline>
              </w:drawing>
            </w:r>
          </w:p>
        </w:tc>
        <w:tc>
          <w:tcPr>
            <w:tcW w:w="3732"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object w:dxaOrig="3225" w:dyaOrig="1530">
                <v:shape id="_x0000_i1034" type="#_x0000_t75" style="width:161.25pt;height:76.5pt" o:ole="">
                  <v:imagedata r:id="rId28" o:title=""/>
                </v:shape>
                <o:OLEObject Type="Embed" ProgID="PBrush" ShapeID="_x0000_i1034" DrawAspect="Content" ObjectID="_1594569563" r:id="rId29"/>
              </w:object>
            </w:r>
          </w:p>
        </w:tc>
      </w:tr>
      <w:tr w:rsidR="009C4B88" w:rsidTr="009C4B88">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pPr>
            <w:r>
              <w:t>Identifiant</w:t>
            </w:r>
          </w:p>
        </w:tc>
        <w:tc>
          <w:tcPr>
            <w:tcW w:w="2643"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9C4B88" w:rsidP="009C4B88">
      <w:pPr>
        <w:pStyle w:val="Paragraphesuite"/>
        <w:jc w:val="center"/>
      </w:pPr>
    </w:p>
    <w:p w:rsidR="009C4B88" w:rsidRDefault="009C4B88" w:rsidP="009C4B88">
      <w:pPr>
        <w:pStyle w:val="Paragraphesuite"/>
        <w:jc w:val="center"/>
      </w:pPr>
    </w:p>
    <w:p w:rsidR="009C4B88" w:rsidRDefault="00D35813" w:rsidP="009C4B88">
      <w:pPr>
        <w:pStyle w:val="Paragraphe"/>
      </w:pPr>
      <w:r w:rsidRPr="004B4255">
        <w:t xml:space="preserve">Un </w:t>
      </w:r>
      <w:r w:rsidR="004A2FB9">
        <w:t>CMN</w:t>
      </w:r>
      <w:r w:rsidR="004A2FB9" w:rsidRPr="004B4255">
        <w:t xml:space="preserve"> </w:t>
      </w:r>
      <w:r w:rsidRPr="004B4255">
        <w:t>«</w:t>
      </w:r>
      <w:r w:rsidR="003568C2">
        <w:t> </w:t>
      </w:r>
      <w:r w:rsidRPr="009C4B88">
        <w:rPr>
          <w:rFonts w:ascii="Baskerville Old Face" w:hAnsi="Baskerville Old Face"/>
        </w:rPr>
        <w:t>3_2</w:t>
      </w:r>
      <w:r w:rsidR="003568C2">
        <w:t> </w:t>
      </w:r>
      <w:r w:rsidRPr="004B4255">
        <w:t xml:space="preserve">» est composé d’un nucléotide non pairé au centre de deux nucléotides pairés à deux nucléotides adjacents sur l’autre brin d’ARN, on appelle aussi cette structure : un renflement </w:t>
      </w:r>
      <w:r w:rsidR="009C4B88" w:rsidRPr="004B4255">
        <w:t>d’un</w:t>
      </w:r>
      <w:r w:rsidRPr="004B4255">
        <w:t xml:space="preserve"> nucléotide.</w:t>
      </w:r>
    </w:p>
    <w:p w:rsidR="009C4B88" w:rsidRDefault="009C4B88" w:rsidP="009C4B88">
      <w:pPr>
        <w:pStyle w:val="Paragraphe"/>
        <w:jc w:val="center"/>
        <w:rPr>
          <w:b/>
        </w:rPr>
      </w:pPr>
      <w:r>
        <w:rPr>
          <w:b/>
          <w:noProof/>
        </w:rPr>
        <w:drawing>
          <wp:inline distT="0" distB="0" distL="0" distR="0">
            <wp:extent cx="1636681" cy="1282890"/>
            <wp:effectExtent l="0" t="0" r="1905"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77704" cy="1315045"/>
                    </a:xfrm>
                    <a:prstGeom prst="rect">
                      <a:avLst/>
                    </a:prstGeom>
                    <a:noFill/>
                    <a:ln>
                      <a:noFill/>
                    </a:ln>
                  </pic:spPr>
                </pic:pic>
              </a:graphicData>
            </a:graphic>
          </wp:inline>
        </w:drawing>
      </w:r>
    </w:p>
    <w:p w:rsidR="009C4B88" w:rsidRPr="009C4B88" w:rsidRDefault="009C4B88" w:rsidP="009C4B88">
      <w:pPr>
        <w:pStyle w:val="Figure"/>
      </w:pPr>
      <w:r>
        <w:t xml:space="preserve">Sous-structure formée de deux MCN collés. L’identifiant de cette sous-structure est : « </w:t>
      </w:r>
      <w:r>
        <w:rPr>
          <w:rFonts w:ascii="Trebuchet MS" w:hAnsi="Trebuchet MS"/>
          <w:color w:val="222222"/>
          <w:sz w:val="23"/>
          <w:szCs w:val="23"/>
          <w:shd w:val="clear" w:color="auto" w:fill="FFFFFF"/>
        </w:rPr>
        <w:t>3_2-AAC-AA_pos_2&amp;2_2-CG-CA_pos_0</w:t>
      </w:r>
      <w:r>
        <w:rPr>
          <w:rFonts w:ascii="Trebuchet MS" w:hAnsi="Trebuchet MS"/>
          <w:color w:val="222222"/>
          <w:sz w:val="23"/>
          <w:szCs w:val="23"/>
          <w:shd w:val="clear" w:color="auto" w:fill="FFFFFF"/>
        </w:rPr>
        <w:t xml:space="preserve"> »</w:t>
      </w:r>
      <w:r>
        <w:rPr>
          <w:color w:val="222222"/>
          <w:szCs w:val="24"/>
          <w:shd w:val="clear" w:color="auto" w:fill="FFFFFF"/>
        </w:rPr>
        <w:t>. Le nucléotide d’intérêt est le premier nucléotide du NCM « 3_2 », sont identifiant permet de comparer les nucléotides se trouvant dans la même sous-structure dans d’autres ARN.</w:t>
      </w:r>
    </w:p>
    <w:p w:rsidR="009C4B88" w:rsidRDefault="009C4B88" w:rsidP="004B4255">
      <w:pPr>
        <w:pStyle w:val="Paragraphe"/>
      </w:pPr>
    </w:p>
    <w:p w:rsidR="009C4B88" w:rsidRDefault="009C4B88" w:rsidP="004B4255">
      <w:pPr>
        <w:pStyle w:val="Paragraphe"/>
      </w:pPr>
      <w:r>
        <w:t xml:space="preserve">La figure 7 illustre le chevauchement des nucléotides. Dans ce mémoire, pour caractériser un nucléotides deux types de sous structures ont été utilisé : </w:t>
      </w:r>
    </w:p>
    <w:p w:rsidR="009C4B88" w:rsidRDefault="009C4B88" w:rsidP="009C4B88">
      <w:pPr>
        <w:pStyle w:val="Paragraphe"/>
        <w:numPr>
          <w:ilvl w:val="0"/>
          <w:numId w:val="39"/>
        </w:numPr>
      </w:pPr>
      <w:r>
        <w:t>L’appartenance à un MCN peut importe l’état pairé ou non d’un nucléotide. C’est-à-dire, lorsque le nucléotide est pairé, deux entrées sont ajoutées dans la base de données (une pour le MCN en 5’ et l’autre pour le MCN en 3’).</w:t>
      </w:r>
    </w:p>
    <w:p w:rsidR="009C4B88" w:rsidRDefault="009C4B88" w:rsidP="009C4B88">
      <w:pPr>
        <w:pStyle w:val="Paragraphe"/>
        <w:numPr>
          <w:ilvl w:val="0"/>
          <w:numId w:val="39"/>
        </w:numPr>
      </w:pPr>
      <w:r>
        <w:t xml:space="preserve">Une sous-structure englobant le nucléotide. </w:t>
      </w:r>
      <w:r>
        <w:t>C’est-à-dire</w:t>
      </w:r>
      <w:r>
        <w:t xml:space="preserve"> qu’il y a invariablement une entrée peut importe l’état pairé ou non du nucléotide.</w:t>
      </w:r>
    </w:p>
    <w:p w:rsidR="009C4B88" w:rsidRDefault="009C4B88" w:rsidP="009C4B88">
      <w:pPr>
        <w:pStyle w:val="Paragraphe"/>
        <w:jc w:val="center"/>
        <w:rPr>
          <w:lang w:val="en-US"/>
        </w:rPr>
      </w:pPr>
      <w:r>
        <w:rPr>
          <w:noProof/>
        </w:rPr>
        <w:drawing>
          <wp:inline distT="0" distB="0" distL="0" distR="0" wp14:anchorId="632E2202" wp14:editId="7BDB8A74">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9C4B88" w:rsidRPr="00EA3D0A" w:rsidRDefault="009C4B88" w:rsidP="009C4B88">
      <w:pPr>
        <w:pStyle w:val="Figure"/>
      </w:pPr>
      <w:r w:rsidRPr="009C4B88">
        <w:t xml:space="preserve">Représentation de trois </w:t>
      </w:r>
      <w:r w:rsidR="004A2FB9">
        <w:t>CMN</w:t>
      </w:r>
      <w:r w:rsidRPr="009C4B88">
        <w:t>. I</w:t>
      </w:r>
      <w:r>
        <w:t xml:space="preserve">ci, on voit que les </w:t>
      </w:r>
      <w:r w:rsidR="004A2FB9">
        <w:t>CMN</w:t>
      </w:r>
      <w:r>
        <w:t xml:space="preserve"> se chevauchent. La boite bleue et la boite verte entoure des </w:t>
      </w:r>
      <w:r w:rsidR="004A2FB9">
        <w:t>CMN</w:t>
      </w:r>
      <w:r>
        <w:t xml:space="preserve"> « </w:t>
      </w:r>
      <w:r w:rsidRPr="009C4B88">
        <w:rPr>
          <w:rFonts w:ascii="Baskerville Old Face" w:hAnsi="Baskerville Old Face"/>
        </w:rPr>
        <w:t>2_2</w:t>
      </w:r>
      <w:r>
        <w:t xml:space="preserve"> ». La boite rouge entoure un </w:t>
      </w:r>
      <w:r w:rsidR="004A2FB9">
        <w:t>CMN</w:t>
      </w:r>
      <w:r>
        <w:t xml:space="preserve"> à 5 nucléotides, un « </w:t>
      </w:r>
      <w:r w:rsidRPr="004A2FB9">
        <w:rPr>
          <w:rFonts w:ascii="Baskerville Old Face" w:hAnsi="Baskerville Old Face"/>
        </w:rPr>
        <w:t>5</w:t>
      </w:r>
      <w:r>
        <w:t xml:space="preserve"> ». Lorsqu’on s’intéresse à un nucléotide en particulier, les nucléotides pairés se trouve à la jonction de deux MCN tandis que les nucléotides non pairés font partie d’un seul MCN.</w:t>
      </w:r>
      <w:r w:rsidRPr="009C4B88">
        <w:t xml:space="preserve"> </w:t>
      </w:r>
      <w:r>
        <w:t>Cette figure</w:t>
      </w:r>
      <w:r>
        <w:t xml:space="preserve"> est tirée du manuel d’instruction de </w:t>
      </w:r>
      <w:proofErr w:type="spellStart"/>
      <w:r>
        <w:t>MCFlashfold</w:t>
      </w:r>
      <w:proofErr w:type="spellEnd"/>
      <w:r>
        <w:t xml:space="preserve"> (</w:t>
      </w:r>
      <w:r>
        <w:rPr>
          <w:noProof/>
        </w:rPr>
        <w:t>2015,</w:t>
      </w:r>
      <w:r>
        <w:t xml:space="preserve"> </w:t>
      </w:r>
      <w:r>
        <w:rPr>
          <w:noProof/>
        </w:rPr>
        <w:t xml:space="preserve">Dallaire, P. and F. Major, </w:t>
      </w:r>
      <w:r>
        <w:rPr>
          <w:i/>
          <w:noProof/>
        </w:rPr>
        <w:t>MCFlashfold (mcff version 34) user manual).</w:t>
      </w:r>
      <w:r w:rsidR="004A2FB9">
        <w:rPr>
          <w:noProof/>
        </w:rPr>
        <w:t xml:space="preserve"> Les boites ont été ajoutées. </w:t>
      </w:r>
    </w:p>
    <w:p w:rsidR="00135DC4" w:rsidRDefault="00D35813" w:rsidP="004B4255">
      <w:pPr>
        <w:pStyle w:val="Paragraphesuite"/>
      </w:pPr>
      <w:r w:rsidRPr="004B4255">
        <w:t>Dans ce mémoire, une chaine de caractère identifie</w:t>
      </w:r>
      <w:r w:rsidR="009C4B88">
        <w:t xml:space="preserve"> les sous-structure que sont les </w:t>
      </w:r>
      <w:r w:rsidR="004A2FB9">
        <w:t>CMN</w:t>
      </w:r>
      <w:r w:rsidRPr="004B4255">
        <w:t xml:space="preserve">. </w:t>
      </w:r>
      <w:r w:rsidR="00E15844">
        <w:t>Un</w:t>
      </w:r>
      <w:r w:rsidRPr="004B4255">
        <w:t xml:space="preserve"> </w:t>
      </w:r>
      <w:r w:rsidR="009C4B88">
        <w:t xml:space="preserve">« </w:t>
      </w:r>
      <w:r w:rsidRPr="004B4255">
        <w:t>diagramme</w:t>
      </w:r>
      <w:r w:rsidR="00135DC4">
        <w:t xml:space="preserve"> à rail</w:t>
      </w:r>
      <w:r w:rsidR="009C4B88">
        <w:t xml:space="preserve"> »</w:t>
      </w:r>
      <w:r w:rsidRPr="004B4255">
        <w:t xml:space="preserve"> des expres</w:t>
      </w:r>
      <w:r w:rsidR="0032176C">
        <w:t xml:space="preserve">sions régulières </w:t>
      </w:r>
      <w:r w:rsidR="009C4B88">
        <w:t xml:space="preserve">représentant les </w:t>
      </w:r>
      <w:r w:rsidR="004A2FB9">
        <w:t>CMN</w:t>
      </w:r>
      <w:r w:rsidR="009C4B88">
        <w:t xml:space="preserve"> </w:t>
      </w:r>
      <w:r w:rsidRPr="004B4255">
        <w:t>est placé en annexe. Une description textuelle est faite maintenant.</w:t>
      </w:r>
      <w:r w:rsidR="0032176C">
        <w:t xml:space="preserve"> </w:t>
      </w:r>
    </w:p>
    <w:p w:rsidR="009C4B88" w:rsidRPr="004A2FB9" w:rsidRDefault="009C4B88" w:rsidP="009C4B88">
      <w:pPr>
        <w:pStyle w:val="Heading3"/>
      </w:pPr>
      <w:r>
        <w:lastRenderedPageBreak/>
        <w:t>1.5.4 L’identifiant</w:t>
      </w:r>
      <w:r w:rsidR="004A2FB9">
        <w:t xml:space="preserve"> unique</w:t>
      </w:r>
      <w:r>
        <w:t xml:space="preserve"> d’un nucléotide</w:t>
      </w:r>
      <w:r w:rsidR="004A2FB9">
        <w:t xml:space="preserve"> à l’intérieur d’une sous-structure</w:t>
      </w:r>
    </w:p>
    <w:p w:rsidR="00D35813" w:rsidRDefault="007D62B4" w:rsidP="009C4B88">
      <w:pPr>
        <w:pStyle w:val="Paragraphe"/>
      </w:pPr>
      <w:r>
        <w:t xml:space="preserve">L’identifiant </w:t>
      </w:r>
      <w:r w:rsidR="009C4B88">
        <w:t xml:space="preserve">d’un nucléotide à l’intérieur d’une sous-structure </w:t>
      </w:r>
      <w:r w:rsidR="0032176C">
        <w:t>est</w:t>
      </w:r>
      <w:r w:rsidR="004A2FB9">
        <w:t xml:space="preserve"> composé d’un ou deux « CMN augmenté », lorsqu’il y en a deux, un « &amp; » les séparent. Chaque « CMN </w:t>
      </w:r>
      <w:r w:rsidR="004A2FB9">
        <w:t>augmenté</w:t>
      </w:r>
      <w:r w:rsidR="004A2FB9">
        <w:t xml:space="preserve"> » est</w:t>
      </w:r>
      <w:r w:rsidR="0032176C">
        <w:t xml:space="preserve"> formé </w:t>
      </w:r>
      <w:r>
        <w:t>d</w:t>
      </w:r>
      <w:r w:rsidR="004A2FB9">
        <w:t>’un</w:t>
      </w:r>
      <w:r w:rsidR="0032176C">
        <w:t xml:space="preserve"> type, </w:t>
      </w:r>
      <w:r>
        <w:t>d</w:t>
      </w:r>
      <w:r w:rsidR="004A2FB9">
        <w:t>’une ou deux séquences</w:t>
      </w:r>
      <w:r w:rsidR="0032176C">
        <w:t xml:space="preserve"> et de la position du </w:t>
      </w:r>
      <w:r w:rsidR="009C4B88">
        <w:t>nucléotide</w:t>
      </w:r>
      <w:r w:rsidR="004A2FB9">
        <w:t xml:space="preserve"> d’intérêt</w:t>
      </w:r>
      <w:r w:rsidR="0032176C">
        <w:t>.</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w:t>
      </w:r>
      <w:r w:rsidR="004A2FB9">
        <w:t>CMN (</w:t>
      </w:r>
      <w:r w:rsidR="004A2FB9" w:rsidRPr="004B4255">
        <w:t>«</w:t>
      </w:r>
      <w:r w:rsidR="004A2FB9">
        <w:t> </w:t>
      </w:r>
      <w:r w:rsidR="004A2FB9">
        <w:rPr>
          <w:rFonts w:ascii="Baskerville Old Face" w:hAnsi="Baskerville Old Face"/>
        </w:rPr>
        <w:t>2</w:t>
      </w:r>
      <w:r w:rsidR="004A2FB9" w:rsidRPr="009C4B88">
        <w:rPr>
          <w:rFonts w:ascii="Baskerville Old Face" w:hAnsi="Baskerville Old Face"/>
        </w:rPr>
        <w:t>_2</w:t>
      </w:r>
      <w:r w:rsidR="004A2FB9">
        <w:t> </w:t>
      </w:r>
      <w:r w:rsidR="004A2FB9" w:rsidRPr="004B4255">
        <w:t>»</w:t>
      </w:r>
      <w:r w:rsidR="004A2FB9">
        <w:t>,</w:t>
      </w:r>
      <w:r w:rsidR="004A2FB9" w:rsidRPr="004A2FB9">
        <w:t xml:space="preserve"> </w:t>
      </w:r>
      <w:r w:rsidR="004A2FB9" w:rsidRPr="004B4255">
        <w:t>«</w:t>
      </w:r>
      <w:r w:rsidR="004A2FB9">
        <w:t> </w:t>
      </w:r>
      <w:r w:rsidR="004A2FB9" w:rsidRPr="009C4B88">
        <w:rPr>
          <w:rFonts w:ascii="Baskerville Old Face" w:hAnsi="Baskerville Old Face"/>
        </w:rPr>
        <w:t>3_2</w:t>
      </w:r>
      <w:r w:rsidR="004A2FB9">
        <w:t> </w:t>
      </w:r>
      <w:r w:rsidR="004A2FB9" w:rsidRPr="004B4255">
        <w:t>»</w:t>
      </w:r>
      <w:r w:rsidR="004A2FB9">
        <w:t>,</w:t>
      </w:r>
      <w:r w:rsidR="004A2FB9" w:rsidRPr="004A2FB9">
        <w:t xml:space="preserve"> </w:t>
      </w:r>
      <w:r w:rsidR="004A2FB9" w:rsidRPr="004B4255">
        <w:t>«</w:t>
      </w:r>
      <w:r w:rsidR="004A2FB9">
        <w:t> </w:t>
      </w:r>
      <w:r w:rsidR="004A2FB9">
        <w:rPr>
          <w:rFonts w:ascii="Baskerville Old Face" w:hAnsi="Baskerville Old Face"/>
        </w:rPr>
        <w:t>4</w:t>
      </w:r>
      <w:r w:rsidR="004A2FB9" w:rsidRPr="009C4B88">
        <w:rPr>
          <w:rFonts w:ascii="Baskerville Old Face" w:hAnsi="Baskerville Old Face"/>
        </w:rPr>
        <w:t>_</w:t>
      </w:r>
      <w:r w:rsidR="004A2FB9">
        <w:rPr>
          <w:rFonts w:ascii="Baskerville Old Face" w:hAnsi="Baskerville Old Face"/>
        </w:rPr>
        <w:t>4</w:t>
      </w:r>
      <w:r w:rsidR="004A2FB9">
        <w:t> </w:t>
      </w:r>
      <w:r w:rsidR="004A2FB9" w:rsidRPr="004B4255">
        <w:t>»</w:t>
      </w:r>
      <w:r w:rsidR="004A2FB9">
        <w:t>, etc.)</w:t>
      </w:r>
      <w:r w:rsidRPr="004B4255">
        <w:t>.</w:t>
      </w:r>
      <w:r w:rsidR="004A2FB9">
        <w:t xml:space="preserve"> </w:t>
      </w:r>
      <w:r w:rsidRPr="004B4255">
        <w:t xml:space="preserve"> </w:t>
      </w:r>
    </w:p>
    <w:p w:rsidR="00A64D17" w:rsidRDefault="0032176C" w:rsidP="004B4255">
      <w:pPr>
        <w:pStyle w:val="Paragraphesuite"/>
      </w:pPr>
      <w:r>
        <w:t>Lorsque le</w:t>
      </w:r>
      <w:r w:rsidR="004B4255">
        <w:t xml:space="preserve"> </w:t>
      </w:r>
      <w:r w:rsidR="004A2FB9">
        <w:t xml:space="preserve">CMN </w:t>
      </w:r>
      <w:r>
        <w:t>a</w:t>
      </w:r>
      <w:r w:rsidR="004B4255">
        <w:t xml:space="preserve"> 2 brin, </w:t>
      </w:r>
      <w:r>
        <w:t xml:space="preserve">il est </w:t>
      </w:r>
      <w:r w:rsidR="003568C2">
        <w:t xml:space="preserve">délimité par </w:t>
      </w:r>
      <w:r w:rsidR="004B4255">
        <w:t>2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w:t>
      </w:r>
      <w:r w:rsidR="004A2FB9">
        <w:t>plus</w:t>
      </w:r>
      <w:r w:rsidR="009C4B88">
        <w:t xml:space="preserve"> </w:t>
      </w:r>
      <w:r w:rsidR="009C4B88" w:rsidRPr="004B4255">
        <w:t xml:space="preserve">les nucléotides des </w:t>
      </w:r>
      <w:r w:rsidR="009C4B88">
        <w:t xml:space="preserve">paires de </w:t>
      </w:r>
      <w:r w:rsidR="009C4B88" w:rsidRPr="004B4255">
        <w:t>bases</w:t>
      </w:r>
      <w:r w:rsidR="00D35813" w:rsidRPr="004B4255">
        <w:t>.</w:t>
      </w:r>
      <w:r w:rsidR="004B4255">
        <w:t xml:space="preserve"> </w:t>
      </w:r>
      <w:r w:rsidR="00D35813" w:rsidRPr="004B4255">
        <w:t xml:space="preserve">Il débute par le brin du nucléotide d'intérêt. </w:t>
      </w:r>
    </w:p>
    <w:p w:rsidR="004A2FB9"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w:t>
      </w:r>
      <w:r w:rsidR="004A2FB9">
        <w:t xml:space="preserve">CMN </w:t>
      </w:r>
      <w:r w:rsidRPr="004B4255">
        <w:t xml:space="preserve">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w:t>
      </w:r>
    </w:p>
    <w:p w:rsidR="004A2FB9" w:rsidRDefault="009C4B88" w:rsidP="009C4B88">
      <w:pPr>
        <w:pStyle w:val="Paragraphe"/>
      </w:pPr>
      <w:r>
        <w:t xml:space="preserve">Seul les </w:t>
      </w:r>
      <w:r w:rsidR="004A2FB9">
        <w:t xml:space="preserve">CMN </w:t>
      </w:r>
      <w:r>
        <w:t xml:space="preserve">ayant moins de sept nucléotides sur chaque brin ont </w:t>
      </w:r>
      <w:r w:rsidR="004A2FB9">
        <w:t>un chiffre</w:t>
      </w:r>
      <w:r>
        <w:t xml:space="preserve">, </w:t>
      </w:r>
      <w:r w:rsidR="004A2FB9">
        <w:t>les autres ont un « L ». Deux raisons expliquent ce choix d’implémentation.</w:t>
      </w:r>
    </w:p>
    <w:p w:rsidR="004A2FB9" w:rsidRDefault="004A2FB9" w:rsidP="004A2FB9">
      <w:pPr>
        <w:pStyle w:val="Paragraphe"/>
        <w:numPr>
          <w:ilvl w:val="0"/>
          <w:numId w:val="40"/>
        </w:numPr>
      </w:pPr>
      <w:r>
        <w:t xml:space="preserve">Le </w:t>
      </w:r>
      <w:r w:rsidR="009C4B88">
        <w:t xml:space="preserve">nombre </w:t>
      </w:r>
      <w:r>
        <w:t xml:space="preserve">de </w:t>
      </w:r>
      <w:r w:rsidR="009C4B88">
        <w:t xml:space="preserve">représentant </w:t>
      </w:r>
      <w:r>
        <w:t xml:space="preserve">de chaque CMN de plus de 7 nucléotides par brin </w:t>
      </w:r>
      <w:r w:rsidR="009C4B88">
        <w:t>est bas</w:t>
      </w:r>
      <w:r>
        <w:t>.</w:t>
      </w:r>
    </w:p>
    <w:p w:rsidR="00A64D17" w:rsidRPr="00A64D17" w:rsidRDefault="004A2FB9" w:rsidP="004A2FB9">
      <w:pPr>
        <w:pStyle w:val="Paragraphe"/>
        <w:numPr>
          <w:ilvl w:val="0"/>
          <w:numId w:val="40"/>
        </w:numPr>
      </w:pPr>
      <w:r>
        <w:t>L’espace de la base de données est précieuse, ses performances dépendent du nombre d’entrées différentes.</w:t>
      </w:r>
    </w:p>
    <w:p w:rsidR="00A64D17" w:rsidRDefault="00980828" w:rsidP="00A64D17">
      <w:pPr>
        <w:pStyle w:val="Heading4"/>
      </w:pPr>
      <w:bookmarkStart w:id="90" w:name="_Hlk501634157"/>
      <w:r>
        <w:lastRenderedPageBreak/>
        <w:t xml:space="preserve">1.5.3.2 </w:t>
      </w:r>
      <w:bookmarkEnd w:id="90"/>
      <w:r w:rsidR="00A64D17">
        <w:t>La séquence</w:t>
      </w:r>
    </w:p>
    <w:p w:rsidR="00D35813" w:rsidRPr="009C4B88" w:rsidRDefault="00A64D17" w:rsidP="00173FF5">
      <w:pPr>
        <w:pStyle w:val="Paragraphe"/>
      </w:pPr>
      <w:r>
        <w:t xml:space="preserve">Pour les </w:t>
      </w:r>
      <w:r w:rsidR="004A2FB9">
        <w:t>CMN</w:t>
      </w:r>
      <w:r w:rsidR="004A2FB9">
        <w:t xml:space="preserve"> </w:t>
      </w:r>
      <w:r>
        <w:t>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w:t>
      </w:r>
      <w:r w:rsidR="004A2FB9">
        <w:t>à</w:t>
      </w:r>
      <w:r w:rsidR="007730EB">
        <w:t xml:space="preserv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4A2FB9" w:rsidRDefault="007730EB" w:rsidP="00173FF5">
      <w:pPr>
        <w:pStyle w:val="Paragraphe"/>
      </w:pPr>
      <w:r w:rsidRPr="004B4255">
        <w:t>Finalement</w:t>
      </w:r>
      <w:r>
        <w:t xml:space="preserve">, </w:t>
      </w:r>
      <w:r w:rsidR="004A2FB9">
        <w:t>on ajoute à l’identifiant</w:t>
      </w:r>
      <w:r w:rsidR="004A2FB9" w:rsidRPr="004B4255">
        <w:t xml:space="preserve"> la position du nucléotide</w:t>
      </w:r>
      <w:r w:rsidR="004A2FB9">
        <w:t>. P</w:t>
      </w:r>
      <w:r>
        <w:t xml:space="preserve">our les </w:t>
      </w:r>
      <w:r w:rsidR="004A2FB9">
        <w:t>CMN</w:t>
      </w:r>
      <w:r>
        <w:t xml:space="preserve"> composé</w:t>
      </w:r>
      <w:r w:rsidR="00173FF5">
        <w:t>s</w:t>
      </w:r>
      <w:r>
        <w:t xml:space="preserve"> de deux brins </w:t>
      </w:r>
      <w:r w:rsidR="004A2FB9">
        <w:t xml:space="preserve">le </w:t>
      </w:r>
      <w:r w:rsidR="004A2FB9">
        <w:t>nt</w:t>
      </w:r>
      <w:r w:rsidR="004A2FB9">
        <w:t xml:space="preserve">. se trouve sur </w:t>
      </w:r>
      <w:r w:rsidRPr="004B4255">
        <w:t>le premi</w:t>
      </w:r>
      <w:r>
        <w:t>er brin.</w:t>
      </w:r>
      <w:r w:rsidR="009C4B88">
        <w:t xml:space="preserve"> </w:t>
      </w:r>
      <w:r w:rsidR="004A2FB9">
        <w:t>Ici il faut noter qu’o</w:t>
      </w:r>
      <w:r w:rsidR="009C4B88">
        <w:t xml:space="preserve">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w:t>
      </w:r>
    </w:p>
    <w:p w:rsidR="007730EB" w:rsidRDefault="00A64D17" w:rsidP="00173FF5">
      <w:pPr>
        <w:pStyle w:val="Paragraphe"/>
      </w:pPr>
      <w:r>
        <w:t>Dans les deux cas</w:t>
      </w:r>
      <w:r w:rsidR="009C4B88">
        <w:t xml:space="preserve"> (deux brins ou boucles)</w:t>
      </w:r>
      <w:r>
        <w:t>, l</w:t>
      </w:r>
      <w:r w:rsidR="007730EB">
        <w:t>e premier nucléotide en 5’ à comme numéro de position le 0</w:t>
      </w:r>
      <w:r w:rsidR="009C4B88">
        <w:t xml:space="preserve"> et les autres suivent</w:t>
      </w:r>
      <w:r w:rsidR="007730EB">
        <w:t>.</w:t>
      </w:r>
      <w:r w:rsidR="009C4B88">
        <w:t xml:space="preserve"> Le dernier nt. a donc la position « n » - 1, « n » étant le nombre de nucléotide du brin.</w:t>
      </w:r>
    </w:p>
    <w:p w:rsidR="00F02EEF" w:rsidRDefault="00980828" w:rsidP="00980828">
      <w:pPr>
        <w:pStyle w:val="Heading4"/>
      </w:pPr>
      <w:bookmarkStart w:id="91" w:name="_Hlk501634222"/>
      <w:bookmarkStart w:id="92" w:name="_Hlk501232149"/>
      <w:bookmarkEnd w:id="89"/>
      <w:r>
        <w:t xml:space="preserve">1.5.3.4 </w:t>
      </w:r>
      <w:bookmarkEnd w:id="91"/>
      <w:r w:rsidR="00D739B1" w:rsidRPr="00D739B1">
        <w:t>Appartenance d’un nucléotide à un MCN</w:t>
      </w:r>
    </w:p>
    <w:p w:rsidR="00F02EEF" w:rsidRPr="00D739B1" w:rsidRDefault="00A64D17" w:rsidP="00A64D17">
      <w:pPr>
        <w:pStyle w:val="Paragraphe"/>
      </w:pPr>
      <w:r>
        <w:t>Les nucléotides pairés font parti</w:t>
      </w:r>
      <w:r w:rsidR="00173FF5">
        <w:t>e</w:t>
      </w:r>
      <w:r>
        <w:t xml:space="preserve"> de 2 </w:t>
      </w:r>
      <w:r w:rsidR="004A2FB9">
        <w:t>CMN</w:t>
      </w:r>
      <w:r>
        <w:t>, tandis que les nucléotides non pairés font parti</w:t>
      </w:r>
      <w:r w:rsidR="00173FF5">
        <w:t>e</w:t>
      </w:r>
      <w:r>
        <w:t xml:space="preserve"> d’un seul </w:t>
      </w:r>
      <w:r w:rsidR="004A2FB9">
        <w:t>CMN</w:t>
      </w:r>
      <w:r>
        <w:t xml:space="preserve"> </w:t>
      </w:r>
      <w:r w:rsidR="00D739B1" w:rsidRPr="00D739B1">
        <w:t xml:space="preserve">par SS. Les nucléotides de début ou de fin de séquences pour lesquels aucun voisin n’est pairé d’un des deux côtés, ne font pas partie d’un </w:t>
      </w:r>
      <w:r w:rsidR="004A2FB9">
        <w:t>CMN</w:t>
      </w:r>
      <w:r w:rsidR="00D739B1" w:rsidRPr="00D739B1">
        <w:t xml:space="preserve"> à proprement parler, mais il est utile d’identifier ces caractéristiques pour prédire la réactivité des nucléotides. L’algorithme qui permet d’extraire les </w:t>
      </w:r>
      <w:r w:rsidR="004A2FB9">
        <w:t>CMN</w:t>
      </w:r>
      <w:r w:rsidR="00D739B1" w:rsidRPr="00D739B1">
        <w:t xml:space="preserve"> d’une SS est expliqué dans le chapitre 1.</w:t>
      </w:r>
      <w:r w:rsidR="00F02EEF" w:rsidRPr="00D739B1">
        <w:t xml:space="preserve"> </w:t>
      </w:r>
    </w:p>
    <w:p w:rsidR="00F02EEF" w:rsidRPr="00D739B1" w:rsidRDefault="00980828" w:rsidP="00F02EEF">
      <w:pPr>
        <w:pStyle w:val="Heading3"/>
      </w:pPr>
      <w:bookmarkStart w:id="93" w:name="_Hlk501634239"/>
      <w:bookmarkStart w:id="94" w:name="_Toc502671836"/>
      <w:r>
        <w:lastRenderedPageBreak/>
        <w:t xml:space="preserve">1.5.4 </w:t>
      </w:r>
      <w:bookmarkEnd w:id="93"/>
      <w:r w:rsidR="00D739B1" w:rsidRPr="00D739B1">
        <w:t>La prédiction des structures secondaire</w:t>
      </w:r>
      <w:bookmarkEnd w:id="94"/>
    </w:p>
    <w:p w:rsidR="00F02EEF" w:rsidRPr="00D739B1" w:rsidRDefault="004A2FB9" w:rsidP="00F907E7">
      <w:pPr>
        <w:pStyle w:val="Paragraphe"/>
      </w:pPr>
      <w:r>
        <w:t xml:space="preserve">Pour comprendre et prédire la réactivité des nt.  à partir d’une séquence de nucléotide, il faut avoir une idée de sa structure. </w:t>
      </w:r>
      <w:r w:rsidR="00D739B1" w:rsidRPr="00D739B1">
        <w:t xml:space="preserve">Plusieurs méthodes ont été développées pour prédire la ou les structures secondaires d’un ARN à partir de sa séquence. </w:t>
      </w:r>
      <w:bookmarkStart w:id="95" w:name="_Hlk501233614"/>
      <w:r w:rsidR="00D739B1" w:rsidRPr="00D739B1">
        <w:t>Dans ce mémoire, j’utilise deux d’entre elles</w:t>
      </w:r>
      <w:r w:rsidR="00D739B1">
        <w:t> : la méthode des proches voisins et celle de l’échantillonnage des structures connues.</w:t>
      </w:r>
      <w:bookmarkEnd w:id="95"/>
    </w:p>
    <w:p w:rsidR="00F02EEF" w:rsidRPr="00D739B1" w:rsidRDefault="00980828" w:rsidP="00D206D2">
      <w:pPr>
        <w:pStyle w:val="Heading4"/>
      </w:pPr>
      <w:bookmarkStart w:id="96" w:name="_Hlk501634254"/>
      <w:r>
        <w:t xml:space="preserve">1.5.4.1 </w:t>
      </w:r>
      <w:bookmarkEnd w:id="96"/>
      <w:r w:rsidR="00D739B1" w:rsidRPr="00D739B1">
        <w:t xml:space="preserve">Les proches voisins </w:t>
      </w:r>
      <w:r w:rsidR="00F02EEF" w:rsidRPr="00D739B1">
        <w:t>(</w:t>
      </w:r>
      <w:proofErr w:type="spellStart"/>
      <w:r w:rsidR="00F02EEF" w:rsidRPr="00D739B1">
        <w:t>RNAsubopt</w:t>
      </w:r>
      <w:proofErr w:type="spellEnd"/>
      <w:r w:rsidR="00F02EEF" w:rsidRPr="00D739B1">
        <w:t>)</w:t>
      </w:r>
    </w:p>
    <w:bookmarkEnd w:id="92"/>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3E333F">
        <w:instrText xml:space="preserve"> ADDIN EN.CITE &lt;EndNote&gt;&lt;Cite&gt;&lt;Author&gt;Zuker&lt;/Author&gt;&lt;Year&gt;1981&lt;/Year&gt;&lt;RecNum&gt;58&lt;/RecNum&gt;&lt;DisplayText&gt;[27]&lt;/DisplayText&gt;&lt;record&gt;&lt;rec-number&gt;58&lt;/rec-number&gt;&lt;foreign-keys&gt;&lt;key app="EN" db-id="dtftfsr24va0v2etav4psxzqwvsxe0rzvwas" timestamp="0"&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structure secondaire ayant la plus petite énergie possible. Cette méthode a été optimisée et est très utilisée pour déterminer la température de fusion (ou de fonte) de deux acides nucléiques (ADN ou ARN) lors d’une PCR. J’utilise dans ce mémoire un</w:t>
      </w:r>
      <w:r w:rsidR="007A352C">
        <w:t xml:space="preserve"> logiciel </w:t>
      </w:r>
      <w:r w:rsidR="00D739B1" w:rsidRPr="00D739B1">
        <w:t>qui produit en sortie un ensemble de SS qualifiées de sous-optimales,</w:t>
      </w:r>
      <w:r>
        <w:t xml:space="preserve"> il se nomme :</w:t>
      </w:r>
      <w:r w:rsidR="00D739B1" w:rsidRPr="00D739B1">
        <w:t xml:space="preserve"> </w:t>
      </w:r>
      <w:proofErr w:type="spellStart"/>
      <w:r w:rsidR="00D739B1" w:rsidRPr="009C4B88">
        <w:rPr>
          <w:i/>
        </w:rPr>
        <w:t>RNAsubopt</w:t>
      </w:r>
      <w:proofErr w:type="spellEnd"/>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w:t>
      </w:r>
      <w:proofErr w:type="spellStart"/>
      <w:r w:rsidR="007413C1">
        <w:t>MCFlashfold</w:t>
      </w:r>
      <w:proofErr w:type="spellEnd"/>
      <w:r w:rsidR="007413C1">
        <w:t>)</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 MCN d’un ensemble d’ARN</w:t>
      </w:r>
      <w:r>
        <w:t xml:space="preserve"> dont les structures sont</w:t>
      </w:r>
      <w:r w:rsidR="007413C1">
        <w:t xml:space="preserve"> </w:t>
      </w:r>
      <w:r>
        <w:t>connues</w:t>
      </w:r>
      <w:r w:rsidR="007413C1">
        <w:t xml:space="preserve">. L’ARN est </w:t>
      </w:r>
      <w:r w:rsidR="004A2FB9">
        <w:t>transformé</w:t>
      </w:r>
      <w:r w:rsidR="007413C1">
        <w:t xml:space="preserve"> </w:t>
      </w:r>
      <w:r w:rsidR="004A2FB9">
        <w:t>en</w:t>
      </w:r>
      <w:r w:rsidR="007413C1">
        <w:t xml:space="preserve"> un réseau</w:t>
      </w:r>
      <w:r>
        <w:t xml:space="preserve">, </w:t>
      </w:r>
      <w:r w:rsidR="007413C1">
        <w:t xml:space="preserve">où les nœuds sont des nucléotides et les </w:t>
      </w:r>
      <w:r w:rsidR="007413C1">
        <w:lastRenderedPageBreak/>
        <w:t xml:space="preserve">liens sont soit des paires de bases ou des liens covalents médiés par un groupement phosphate entre les sucres des nucléotides. </w:t>
      </w:r>
    </w:p>
    <w:p w:rsidR="009C4B88" w:rsidRDefault="007413C1" w:rsidP="009C4B88">
      <w:pPr>
        <w:pStyle w:val="Paragraphesuite"/>
      </w:pPr>
      <w:r>
        <w:t xml:space="preserve">Ce réseau est transformé en </w:t>
      </w:r>
      <w:r w:rsidR="004A2FB9">
        <w:t>plus petits motifs</w:t>
      </w:r>
      <w:r>
        <w:t xml:space="preserve">. La fréquence d’observation d’un </w:t>
      </w:r>
      <w:r w:rsidR="004A2FB9">
        <w:t>motif</w:t>
      </w:r>
      <w:r>
        <w:t xml:space="preserve"> donné est convertie en probabilité et ces probabilités sont par la suite utilisées pour prédire l</w:t>
      </w:r>
      <w:r w:rsidR="004A2FB9">
        <w:t>es</w:t>
      </w:r>
      <w:r>
        <w:t xml:space="preserve"> </w:t>
      </w:r>
      <w:r w:rsidR="009C4B88">
        <w:t>SS</w:t>
      </w:r>
      <w:r>
        <w:t>. La formule complète est offerte dans le matériel supplémentaire de l’article MC-</w:t>
      </w:r>
      <w:proofErr w:type="spellStart"/>
      <w:r>
        <w:t>Fold</w:t>
      </w:r>
      <w:proofErr w:type="spellEnd"/>
      <w:r>
        <w:t xml:space="preserve"> / MC-SYM pipeline</w:t>
      </w:r>
      <w:r w:rsidR="00F543CD">
        <w:t xml:space="preserve"> </w:t>
      </w:r>
      <w:r>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97" w:name="_Hlk501232559"/>
    </w:p>
    <w:p w:rsidR="00F9740D" w:rsidRPr="007413C1" w:rsidRDefault="007413C1" w:rsidP="009C4B88">
      <w:pPr>
        <w:pStyle w:val="Paragraphesuite"/>
      </w:pPr>
      <w:proofErr w:type="spellStart"/>
      <w:r>
        <w:t>MCFlashfold</w:t>
      </w:r>
      <w:proofErr w:type="spellEnd"/>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97"/>
    </w:p>
    <w:p w:rsidR="00F02EEF" w:rsidRDefault="00980828" w:rsidP="004A2FB9">
      <w:pPr>
        <w:pStyle w:val="Heading3"/>
      </w:pPr>
      <w:bookmarkStart w:id="98" w:name="_Hlk501634309"/>
      <w:bookmarkStart w:id="99" w:name="_Toc502671838"/>
      <w:r>
        <w:t xml:space="preserve">1.5.6 </w:t>
      </w:r>
      <w:bookmarkEnd w:id="98"/>
      <w:r w:rsidR="00F02EEF">
        <w:t>Le sondage chimique de l’ARN</w:t>
      </w:r>
      <w:bookmarkEnd w:id="99"/>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xml:space="preserve">. </w:t>
      </w:r>
      <w:r w:rsidR="004A2FB9">
        <w:t>Ils</w:t>
      </w:r>
      <w:r>
        <w:t xml:space="preserve"> </w:t>
      </w:r>
      <w:r w:rsidR="004D0CC1">
        <w:t>ont</w:t>
      </w:r>
      <w:r>
        <w:t xml:space="preserve"> été optimisé</w:t>
      </w:r>
      <w:r w:rsidR="004D0CC1">
        <w:t>s</w:t>
      </w:r>
      <w:r>
        <w:t xml:space="preserve"> et </w:t>
      </w:r>
      <w:r w:rsidR="004A2FB9">
        <w:t>ils</w:t>
      </w:r>
      <w:r>
        <w:t xml:space="preserve"> produi</w:t>
      </w:r>
      <w:r w:rsidR="004D0CC1">
        <w:t>sent</w:t>
      </w:r>
      <w:r>
        <w:t xml:space="preserve"> des résultats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w:t>
      </w:r>
      <w:r w:rsidR="004A2FB9">
        <w:t>L</w:t>
      </w:r>
      <w:r w:rsidR="00730246">
        <w:t>a flexibilité</w:t>
      </w:r>
      <w:r w:rsidR="004A2FB9">
        <w:t xml:space="preserve"> </w:t>
      </w:r>
      <w:r w:rsidR="004A2FB9">
        <w:t>de l’ARN</w:t>
      </w:r>
      <w:r w:rsidR="004A2FB9">
        <w:t xml:space="preserve"> au niveau du nucléotide</w:t>
      </w:r>
      <w:r w:rsidR="00730246">
        <w:t xml:space="preserve"> et</w:t>
      </w:r>
      <w:r>
        <w:t xml:space="preserve"> l’accessibilité</w:t>
      </w:r>
      <w:r w:rsidR="00730246">
        <w:t xml:space="preserve"> </w:t>
      </w:r>
      <w:r>
        <w:t>de l’agent chimique aux nucléotides</w:t>
      </w:r>
      <w:r w:rsidR="004A2FB9">
        <w:t xml:space="preserve"> est lié à sa réactivité </w:t>
      </w:r>
      <w:r w:rsidR="0061611A">
        <w:fldChar w:fldCharType="begin"/>
      </w:r>
      <w:r w:rsidR="003E333F">
        <w:instrText xml:space="preserve"> ADDIN EN.CITE &lt;EndNote&gt;&lt;Cite&gt;&lt;Author&gt;Weeks&lt;/Author&gt;&lt;Year&gt;2012&lt;/Year&gt;&lt;RecNum&gt;60&lt;/RecNum&gt;&lt;DisplayText&gt;[31]&lt;/DisplayText&gt;&lt;record&gt;&lt;rec-number&gt;60&lt;/rec-number&gt;&lt;foreign-keys&gt;&lt;key app="EN" db-id="dtftfsr24va0v2etav4psxzqwvsxe0rzvwas" timestamp="0"&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r w:rsidR="008472AE" w:rsidRPr="008472AE">
        <w:t xml:space="preserve"> </w:t>
      </w:r>
      <w:r w:rsidR="004A2FB9">
        <w:t>Dans ce mémoire</w:t>
      </w:r>
      <w:r w:rsidR="008472AE" w:rsidRPr="008472AE">
        <w:t xml:space="preserve">, une base placée dans </w:t>
      </w:r>
      <w:r w:rsidR="008472AE">
        <w:t xml:space="preserve">une </w:t>
      </w:r>
      <w:r w:rsidR="008472AE" w:rsidRPr="008472AE">
        <w:t>conformations précise</w:t>
      </w:r>
      <w:r w:rsidR="008472AE">
        <w:t xml:space="preserve"> décrites par </w:t>
      </w:r>
      <w:r w:rsidR="004A2FB9">
        <w:t>sa</w:t>
      </w:r>
      <w:r w:rsidR="008472AE">
        <w:t xml:space="preserve"> </w:t>
      </w:r>
      <w:r w:rsidR="004A2FB9">
        <w:t>sous-structures</w:t>
      </w:r>
      <w:r w:rsidR="008472AE" w:rsidRPr="008472AE">
        <w:t xml:space="preserve"> </w:t>
      </w:r>
      <w:r w:rsidR="004A2FB9">
        <w:t>permet de prédire la réactivité du nucléotide</w:t>
      </w:r>
      <w:r w:rsidR="008472AE" w:rsidRPr="008472AE">
        <w:t>.</w:t>
      </w:r>
      <w:r w:rsidR="008472AE">
        <w:t xml:space="preserve"> </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3E333F">
        <w:instrText xml:space="preserve"> ADDIN EN.CITE &lt;EndNote&gt;&lt;Cite&gt;&lt;Author&gt;Mathews&lt;/Author&gt;&lt;Year&gt;2004&lt;/Year&gt;&lt;RecNum&gt;3&lt;/RecNum&gt;&lt;DisplayText&gt;[32]&lt;/DisplayText&gt;&lt;record&gt;&lt;rec-number&gt;3&lt;/rec-number&gt;&lt;foreign-keys&gt;&lt;key app="EN" db-id="dtftfsr24va0v2etav4psxzqwvsxe0rzvwas" timestamp="0"&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3E333F">
        <w:instrText xml:space="preserve"> ADDIN EN.CITE &lt;EndNote&gt;&lt;Cite&gt;&lt;Author&gt;Mathews&lt;/Author&gt;&lt;Year&gt;2004&lt;/Year&gt;&lt;RecNum&gt;4&lt;/RecNum&gt;&lt;DisplayText&gt;[33]&lt;/DisplayText&gt;&lt;record&gt;&lt;rec-number&gt;4&lt;/rec-number&gt;&lt;foreign-keys&gt;&lt;key app="EN" db-id="dtftfsr24va0v2etav4psxzqwvsxe0rzvwas" timestamp="0"&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xml:space="preserve">. D’autres règles existent : Stadler ajoute des bonus d’énergie aux nucléotides réactifs, au lieu de déterminer complètement leur état (pairé ou non). Ces contraintes sont </w:t>
      </w:r>
      <w:r>
        <w:lastRenderedPageBreak/>
        <w:t xml:space="preserve">appelées des contraintes souples, par opposition aux contraintes dures citées précédemment </w:t>
      </w:r>
      <w:r>
        <w:fldChar w:fldCharType="begin"/>
      </w:r>
      <w:r w:rsidR="003E333F">
        <w:instrText xml:space="preserve"> ADDIN EN.CITE &lt;EndNote&gt;&lt;Cite&gt;&lt;Author&gt;Lorenz&lt;/Author&gt;&lt;Year&gt;2016&lt;/Year&gt;&lt;RecNum&gt;6&lt;/RecNum&gt;&lt;DisplayText&gt;[34]&lt;/DisplayText&gt;&lt;record&gt;&lt;rec-number&gt;6&lt;/rec-number&gt;&lt;foreign-keys&gt;&lt;key app="EN" db-id="dtftfsr24va0v2etav4psxzqwvsxe0rzvwas" timestamp="0"&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730246">
        <w:t>.</w:t>
      </w:r>
      <w:r w:rsidR="006B39A0">
        <w:t xml:space="preserve"> </w:t>
      </w:r>
      <w:r w:rsidR="00730246">
        <w:t xml:space="preserve">(Ces conformations sont </w:t>
      </w:r>
      <w:r w:rsidR="006B39A0">
        <w:t>décrite</w:t>
      </w:r>
      <w:r w:rsidR="00730246">
        <w:t>s dans ce mémoire</w:t>
      </w:r>
      <w:r w:rsidR="006B39A0">
        <w:t xml:space="preserve"> par les </w:t>
      </w:r>
      <w:r w:rsidR="004A2FB9">
        <w:t>« CMN augmenté »</w:t>
      </w:r>
      <w:r w:rsidR="006B39A0">
        <w:t xml:space="preserve"> </w:t>
      </w:r>
      <w:r w:rsidR="00730246">
        <w:t>ayant une</w:t>
      </w:r>
      <w:r w:rsidR="00730246" w:rsidRPr="00730246">
        <w:t xml:space="preserve"> </w:t>
      </w:r>
      <w:r w:rsidR="00730246">
        <w:t>réactivité</w:t>
      </w:r>
      <w:r w:rsidR="006B39A0">
        <w:t xml:space="preserve"> bass</w:t>
      </w:r>
      <w:r w:rsidR="00730246">
        <w:t>e.)</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r w:rsidR="004A2FB9">
        <w:t xml:space="preserve"> Dans ce mémoire, seul le réactif nommé « 1m7 » a été étudié. Toutes les données proviennent de la RMDB et sont associées à l’ensemble de donnée « ETERNA ».</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rsidR="004A2FB9">
        <w:t>Le</w:t>
      </w:r>
      <w:r w:rsidR="00163D1A" w:rsidRPr="00163D1A">
        <w:t xml:space="preserve"> logiciel</w:t>
      </w:r>
      <w:r w:rsidR="00824DEA">
        <w:t xml:space="preserve"> « </w:t>
      </w:r>
      <w:proofErr w:type="spellStart"/>
      <w:r w:rsidR="00824DEA" w:rsidRPr="00824DEA">
        <w:t>Mapseeker</w:t>
      </w:r>
      <w:proofErr w:type="spellEnd"/>
      <w:r w:rsidR="00824DEA">
        <w:t xml:space="preserve"> »</w:t>
      </w:r>
      <w:r w:rsidR="00163D1A" w:rsidRPr="00163D1A">
        <w:t xml:space="preserve"> établit ensuite une correspondance entre le nombre des molécules d'une certaine séquence et le lieu où l’ajout s'est produit</w:t>
      </w:r>
      <w:r w:rsidR="0029395F">
        <w:t xml:space="preserve"> </w:t>
      </w:r>
      <w:r w:rsidR="00824DE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00" w:name="_Hlk501634329"/>
      <w:bookmarkStart w:id="101" w:name="_Toc502671839"/>
      <w:r>
        <w:t>1.5.</w:t>
      </w:r>
      <w:r w:rsidR="000E1061">
        <w:t>7</w:t>
      </w:r>
      <w:r>
        <w:t xml:space="preserve"> </w:t>
      </w:r>
      <w:bookmarkEnd w:id="100"/>
      <w:r w:rsidR="00A62155">
        <w:t>Agents modificateurs</w:t>
      </w:r>
      <w:bookmarkEnd w:id="101"/>
    </w:p>
    <w:p w:rsidR="00F02EEF" w:rsidRDefault="00980828" w:rsidP="00067B35">
      <w:pPr>
        <w:pStyle w:val="Heading4"/>
      </w:pPr>
      <w:bookmarkStart w:id="102" w:name="_Hlk501634395"/>
      <w:r>
        <w:t>1.5.</w:t>
      </w:r>
      <w:r w:rsidR="000E1061">
        <w:t>7.1</w:t>
      </w:r>
      <w:r>
        <w:t xml:space="preserve"> </w:t>
      </w:r>
      <w:bookmarkEnd w:id="102"/>
      <w:r w:rsidR="00F02EEF">
        <w:t>SHAPE</w:t>
      </w:r>
      <w:r w:rsidR="004A2FB9">
        <w:t>-</w:t>
      </w:r>
      <w:proofErr w:type="spellStart"/>
      <w:r w:rsidR="004A2FB9">
        <w:t>seq</w:t>
      </w:r>
      <w:proofErr w:type="spellEnd"/>
    </w:p>
    <w:p w:rsidR="00F02EEF" w:rsidRDefault="004A2FB9" w:rsidP="00F907E7">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00C26B49" w:rsidRPr="00C26B49">
        <w:t xml:space="preserve"> méthodes </w:t>
      </w:r>
      <w:r>
        <w:t>nommée</w:t>
      </w:r>
      <w:r w:rsidR="00C26B49" w:rsidRPr="00C26B49">
        <w:t xml:space="preserve"> SHAPE </w:t>
      </w:r>
      <w:r>
        <w:t xml:space="preserve">qui est l’acronyme de </w:t>
      </w:r>
      <w:r w:rsidR="00C26B49" w:rsidRPr="00C26B49">
        <w:t xml:space="preserve">« </w:t>
      </w:r>
      <w:proofErr w:type="spellStart"/>
      <w:r w:rsidR="00C26B49" w:rsidRPr="0029395F">
        <w:rPr>
          <w:i/>
        </w:rPr>
        <w:t>Selective</w:t>
      </w:r>
      <w:proofErr w:type="spellEnd"/>
      <w:r w:rsidR="00C26B49" w:rsidRPr="0029395F">
        <w:rPr>
          <w:i/>
        </w:rPr>
        <w:t xml:space="preserve"> 2′ </w:t>
      </w:r>
      <w:proofErr w:type="spellStart"/>
      <w:r w:rsidR="00C26B49" w:rsidRPr="0029395F">
        <w:rPr>
          <w:i/>
        </w:rPr>
        <w:t>Hydroxyl</w:t>
      </w:r>
      <w:proofErr w:type="spellEnd"/>
      <w:r w:rsidR="00C26B49" w:rsidRPr="0029395F">
        <w:rPr>
          <w:i/>
        </w:rPr>
        <w:t xml:space="preserve"> Acylation </w:t>
      </w:r>
      <w:proofErr w:type="spellStart"/>
      <w:r w:rsidR="00C26B49" w:rsidRPr="0029395F">
        <w:rPr>
          <w:i/>
        </w:rPr>
        <w:t>analyzed</w:t>
      </w:r>
      <w:proofErr w:type="spellEnd"/>
      <w:r w:rsidR="00C26B49" w:rsidRPr="0029395F">
        <w:rPr>
          <w:i/>
        </w:rPr>
        <w:t xml:space="preserve"> by Primer Extension</w:t>
      </w:r>
      <w:r w:rsidR="00C26B49" w:rsidRPr="00C26B49">
        <w:t xml:space="preserve"> »</w:t>
      </w:r>
      <w:r w:rsidR="00081C34">
        <w:t xml:space="preserve">. Cette </w:t>
      </w:r>
      <w:r w:rsidR="00081C34">
        <w:lastRenderedPageBreak/>
        <w:t>méthode</w:t>
      </w:r>
      <w:r w:rsidR="00C26B49" w:rsidRPr="00C26B49">
        <w:t xml:space="preserve"> est composé</w:t>
      </w:r>
      <w:r w:rsidR="00357B9A">
        <w:t>e</w:t>
      </w:r>
      <w:r w:rsidR="00C26B49" w:rsidRPr="00C26B49">
        <w:t xml:space="preserve"> de 3 réactifs :</w:t>
      </w:r>
      <w:r w:rsidR="0029395F">
        <w:t xml:space="preserve"> le</w:t>
      </w:r>
      <w:r w:rsidR="00C26B49" w:rsidRPr="00C26B49">
        <w:t xml:space="preserve"> </w:t>
      </w:r>
      <w:r w:rsidR="0029395F">
        <w:t xml:space="preserve">« </w:t>
      </w:r>
      <w:r w:rsidR="00C26B49" w:rsidRPr="00C26B49">
        <w:t>1-methyl-7-nitroisatoic anhydride</w:t>
      </w:r>
      <w:r w:rsidR="0029395F">
        <w:t xml:space="preserve"> »</w:t>
      </w:r>
      <w:r w:rsidR="00C26B49" w:rsidRPr="00C26B49">
        <w:t xml:space="preserve"> (1m7), </w:t>
      </w:r>
      <w:r w:rsidR="0029395F">
        <w:t xml:space="preserve">le « </w:t>
      </w:r>
      <w:r w:rsidR="00C26B49" w:rsidRPr="00C26B49">
        <w:t>1-ethyl-6-nitroisatoic anhydride</w:t>
      </w:r>
      <w:r w:rsidR="0029395F">
        <w:t xml:space="preserve"> »</w:t>
      </w:r>
      <w:r w:rsidR="00C26B49" w:rsidRPr="00C26B49">
        <w:t xml:space="preserve"> (1m6) et</w:t>
      </w:r>
      <w:r w:rsidR="0029395F">
        <w:t xml:space="preserve"> le</w:t>
      </w:r>
      <w:r w:rsidR="00C26B49" w:rsidRPr="00C26B49">
        <w:t xml:space="preserve"> </w:t>
      </w:r>
      <w:r w:rsidR="0029395F">
        <w:t xml:space="preserve">« </w:t>
      </w:r>
      <w:r w:rsidR="00C26B49" w:rsidRPr="00C26B49">
        <w:t>N-</w:t>
      </w:r>
      <w:proofErr w:type="spellStart"/>
      <w:r w:rsidR="00C26B49" w:rsidRPr="00C26B49">
        <w:t>methyl</w:t>
      </w:r>
      <w:proofErr w:type="spellEnd"/>
      <w:r w:rsidR="00C26B49" w:rsidRPr="00C26B49">
        <w:t xml:space="preserve"> </w:t>
      </w:r>
      <w:proofErr w:type="spellStart"/>
      <w:r w:rsidR="00C26B49" w:rsidRPr="00C26B49">
        <w:t>isatoic</w:t>
      </w:r>
      <w:proofErr w:type="spellEnd"/>
      <w:r w:rsidR="00C26B49" w:rsidRPr="00C26B49">
        <w:t xml:space="preserve"> anhydride</w:t>
      </w:r>
      <w:r w:rsidR="0029395F">
        <w:t> »</w:t>
      </w:r>
      <w:r w:rsidR="00C26B49" w:rsidRPr="00C26B49">
        <w:t xml:space="preserve"> (NMIA). </w:t>
      </w:r>
      <w:r>
        <w:t xml:space="preserve">Par la suite, le laboratoire du Dr </w:t>
      </w:r>
      <w:proofErr w:type="spellStart"/>
      <w:r>
        <w:t>Lucks</w:t>
      </w:r>
      <w:proofErr w:type="spellEnd"/>
      <w:r>
        <w:t xml:space="preserve"> a développé une autre méthode basée sur SHAPE qui a permis d’augmenter le nombre d’ARN sondés (</w:t>
      </w:r>
      <w:r w:rsidRPr="004A2FB9">
        <w:t xml:space="preserve">Doudna JA, </w:t>
      </w:r>
      <w:proofErr w:type="spellStart"/>
      <w:r w:rsidRPr="004A2FB9">
        <w:t>Arkin</w:t>
      </w:r>
      <w:proofErr w:type="spellEnd"/>
      <w:r w:rsidRPr="004A2FB9">
        <w:t xml:space="preserve"> AP.</w:t>
      </w:r>
      <w:r>
        <w:t xml:space="preserve">). Le Dr </w:t>
      </w:r>
      <w:proofErr w:type="spellStart"/>
      <w:r>
        <w:t>Das</w:t>
      </w:r>
      <w:proofErr w:type="spellEnd"/>
      <w:r>
        <w:t xml:space="preserve"> et ses collègues ont perfectionné cette méthode et ils ont créé une base de données pour obtenir les ARN et leurs valeurs de réactivité. Cette base de données se nomme : la RMDB, pour « RNA mapping </w:t>
      </w:r>
      <w:proofErr w:type="spellStart"/>
      <w:r>
        <w:t>database</w:t>
      </w:r>
      <w:proofErr w:type="spellEnd"/>
      <w:r>
        <w:t xml:space="preserve"> ». Comme il a été mentionné plus haut, l</w:t>
      </w:r>
      <w:r w:rsidR="00C26B49" w:rsidRPr="00C26B49">
        <w:t>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F710AC">
        <w:t>7</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3E333F">
        <w:instrText xml:space="preserve"> ADDIN EN.CITE &lt;EndNote&gt;&lt;Cite&gt;&lt;Author&gt;Kasner&lt;/Author&gt;&lt;Year&gt;2015&lt;/Year&gt;&lt;RecNum&gt;48&lt;/RecNum&gt;&lt;DisplayText&gt;[37]&lt;/DisplayText&gt;&lt;record&gt;&lt;rec-number&gt;48&lt;/rec-number&gt;&lt;foreign-keys&gt;&lt;key app="EN" db-id="dtftfsr24va0v2etav4psxzqwvsxe0rzvwas" timestamp="0"&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w:t>
      </w:r>
      <w:r w:rsidR="004A2FB9">
        <w:t>c</w:t>
      </w:r>
      <w:r w:rsidR="00695B80">
        <w:t xml:space="preserve">e mécanisme </w:t>
      </w:r>
      <w:r w:rsidR="00695B80">
        <w:fldChar w:fldCharType="begin"/>
      </w:r>
      <w:r w:rsidR="003E333F">
        <w:instrText xml:space="preserve"> ADDIN EN.CITE &lt;EndNote&gt;&lt;Cite&gt;&lt;Author&gt;Mlynsky&lt;/Author&gt;&lt;Year&gt;2017&lt;/Year&gt;&lt;RecNum&gt;61&lt;/RecNum&gt;&lt;DisplayText&gt;[38]&lt;/DisplayText&gt;&lt;record&gt;&lt;rec-number&gt;61&lt;/rec-number&gt;&lt;foreign-keys&gt;&lt;key app="EN" db-id="dtftfsr24va0v2etav4psxzqwvsxe0rzvwas" timestamp="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695B80">
        <w:rPr>
          <w:noProof/>
        </w:rPr>
        <w:t>[38]</w:t>
      </w:r>
      <w:r w:rsidR="00695B80">
        <w:fldChar w:fldCharType="end"/>
      </w:r>
      <w:r w:rsidR="00695B80">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F67FD5" w:rsidRPr="001A55BA" w:rsidRDefault="00F67FD5"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1"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" fillcolor="black [3213]" stroked="f">
                <v:textbox>
                  <w:txbxContent>
                    <w:p w:rsidR="00F67FD5" w:rsidRPr="001A55BA" w:rsidRDefault="00F67FD5"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F67FD5" w:rsidRPr="001A55BA" w:rsidRDefault="00F67FD5">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" fillcolor="black [3213]" stroked="f">
                <v:textbox style="mso-fit-shape-to-text:t">
                  <w:txbxContent>
                    <w:p w:rsidR="00F67FD5" w:rsidRPr="001A55BA" w:rsidRDefault="00F67FD5">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9936" cy="291895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67673C" w:rsidRPr="0067673C" w:rsidRDefault="0067673C" w:rsidP="00540B82">
      <w:pPr>
        <w:pStyle w:val="Figure"/>
      </w:pPr>
      <w:bookmarkStart w:id="103" w:name="_Toc502671242"/>
      <w:r w:rsidRPr="00E15844">
        <w:rPr>
          <w:b/>
        </w:rPr>
        <w:t>Réaction chimique du 1M7 avec le 2’OH du sucre d’un nucléotide.</w:t>
      </w: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3" w:history="1">
        <w:r w:rsidR="00EA3D0A" w:rsidRPr="00EA3D0A">
          <w:rPr>
            <w:rFonts w:ascii="Segoe UI" w:hAnsi="Segoe UI" w:cs="Segoe UI"/>
            <w:sz w:val="18"/>
            <w:szCs w:val="18"/>
            <w:lang w:eastAsia="en-CA"/>
          </w:rPr>
          <w:t>http://eternawiki.org/wiki/index.php5/1M7</w:t>
        </w:r>
      </w:hyperlink>
      <w:r w:rsidR="00F543CD">
        <w:t>.</w:t>
      </w:r>
      <w:r w:rsidR="00EA3D0A">
        <w:t xml:space="preserve"> Elle a été créée par </w:t>
      </w:r>
      <w:proofErr w:type="spellStart"/>
      <w:r w:rsidR="00EA3D0A">
        <w:t>Omei</w:t>
      </w:r>
      <w:proofErr w:type="spellEnd"/>
      <w:r w:rsidR="00EA3D0A">
        <w:t>.</w:t>
      </w:r>
      <w:bookmarkEnd w:id="103"/>
    </w:p>
    <w:bookmarkEnd w:id="34"/>
    <w:p w:rsidR="00F02EEF" w:rsidRDefault="00F02EEF" w:rsidP="00F02EEF"/>
    <w:p w:rsidR="002B24E7" w:rsidRDefault="00F02EEF">
      <w:pPr>
        <w:spacing w:line="240" w:lineRule="auto"/>
        <w:jc w:val="left"/>
        <w:rPr>
          <w:b/>
        </w:rPr>
      </w:pPr>
      <w:r>
        <w:br w:type="page"/>
      </w:r>
    </w:p>
    <w:p w:rsidR="00482E89" w:rsidRDefault="002B24E7" w:rsidP="00482E89">
      <w:pPr>
        <w:pStyle w:val="Heading1"/>
      </w:pPr>
      <w:bookmarkStart w:id="104" w:name="_Toc502671851"/>
      <w:bookmarkStart w:id="105" w:name="_Toc502671970"/>
      <w:r>
        <w:lastRenderedPageBreak/>
        <w:t>Chapitre 1</w:t>
      </w:r>
      <w:r w:rsidR="007A63C0">
        <w:t> </w:t>
      </w:r>
      <w:r w:rsidR="00D72BEE">
        <w:br/>
      </w:r>
      <w:r w:rsidR="007A63C0">
        <w:t xml:space="preserve"> </w:t>
      </w:r>
      <w:r>
        <w:t>RNASS</w:t>
      </w:r>
      <w:r w:rsidR="004A2FB9">
        <w:t>_v2</w:t>
      </w:r>
      <w:r w:rsidR="007476FB">
        <w:t> </w:t>
      </w:r>
      <w:bookmarkEnd w:id="104"/>
      <w:bookmarkEnd w:id="105"/>
      <w:r w:rsidR="007476FB">
        <w:t>: Obtenir la réactivité des CMN</w:t>
      </w:r>
    </w:p>
    <w:p w:rsidR="007476FB" w:rsidRDefault="004A2FB9" w:rsidP="00482E89">
      <w:pPr>
        <w:pStyle w:val="Paragraphe"/>
      </w:pPr>
      <w:r>
        <w:t xml:space="preserve">RNASS_v2 est un script écrit en </w:t>
      </w:r>
      <w:r w:rsidRPr="004A2FB9">
        <w:rPr>
          <w:i/>
        </w:rPr>
        <w:t>python</w:t>
      </w:r>
      <w:r>
        <w:t>. Il est spécialement conçu</w:t>
      </w:r>
      <w:r w:rsidR="00E87016">
        <w:t>,</w:t>
      </w:r>
      <w:r>
        <w:t xml:space="preserve"> pour faire le lien entre les données de sondages chimique de l’ARN et la structure secondaire produit par les logiciels</w:t>
      </w:r>
      <w:r w:rsidR="00E87016">
        <w:t xml:space="preserve"> </w:t>
      </w:r>
      <w:proofErr w:type="spellStart"/>
      <w:r w:rsidR="00E87016" w:rsidRPr="007476FB">
        <w:rPr>
          <w:i/>
        </w:rPr>
        <w:t>M</w:t>
      </w:r>
      <w:r w:rsidR="003E301E" w:rsidRPr="007476FB">
        <w:rPr>
          <w:i/>
        </w:rPr>
        <w:t>C</w:t>
      </w:r>
      <w:r w:rsidR="008173AB" w:rsidRPr="007476FB">
        <w:rPr>
          <w:i/>
        </w:rPr>
        <w:t>F</w:t>
      </w:r>
      <w:r w:rsidR="00E87016" w:rsidRPr="007476FB">
        <w:rPr>
          <w:i/>
        </w:rPr>
        <w:t>lashfold</w:t>
      </w:r>
      <w:proofErr w:type="spellEnd"/>
      <w:r w:rsidR="00E87016">
        <w:t xml:space="preserve"> et </w:t>
      </w:r>
      <w:proofErr w:type="spellStart"/>
      <w:r w:rsidR="00E87016" w:rsidRPr="007476FB">
        <w:rPr>
          <w:i/>
        </w:rPr>
        <w:t>RNAsubopt</w:t>
      </w:r>
      <w:proofErr w:type="spellEnd"/>
      <w:r w:rsidR="002B24E7">
        <w:t>. Ce script</w:t>
      </w:r>
      <w:r>
        <w:t xml:space="preserve"> prend en entrée une liste d’ARN</w:t>
      </w:r>
      <w:r w:rsidR="00E10557">
        <w:t>.</w:t>
      </w:r>
      <w:r w:rsidR="002B24E7">
        <w:t xml:space="preserve"> Il produit en sortie un fichier JSON.</w:t>
      </w:r>
      <w:r>
        <w:t xml:space="preserve"> Ces fichiers sont ensuite utilisés pour peupler une base de données</w:t>
      </w:r>
      <w:r w:rsidR="002B24E7">
        <w:t xml:space="preserve"> </w:t>
      </w:r>
      <w:r>
        <w:t xml:space="preserve">qui sert à prédire la réactivité des nucléotides. </w:t>
      </w:r>
      <w:r w:rsidR="002B24E7">
        <w:t>Dans ce chapitre, je décris les étapes de son fonctionnement.</w:t>
      </w:r>
      <w:r>
        <w:t xml:space="preserve"> Il a </w:t>
      </w:r>
      <w:r w:rsidR="007476FB">
        <w:t xml:space="preserve">deux modes de fonctionnement : </w:t>
      </w:r>
    </w:p>
    <w:p w:rsidR="007476FB" w:rsidRDefault="004A2FB9" w:rsidP="007476FB">
      <w:pPr>
        <w:pStyle w:val="Paragraphe"/>
        <w:numPr>
          <w:ilvl w:val="0"/>
          <w:numId w:val="41"/>
        </w:numPr>
      </w:pPr>
      <w:r>
        <w:t xml:space="preserve">le mode apprentissage </w:t>
      </w:r>
    </w:p>
    <w:p w:rsidR="004A2FB9" w:rsidRDefault="004A2FB9" w:rsidP="007476FB">
      <w:pPr>
        <w:pStyle w:val="Paragraphe"/>
        <w:numPr>
          <w:ilvl w:val="0"/>
          <w:numId w:val="41"/>
        </w:numPr>
      </w:pPr>
      <w:r>
        <w:t>le mode prédiction</w:t>
      </w:r>
    </w:p>
    <w:p w:rsidR="002B24E7" w:rsidRDefault="002B24E7" w:rsidP="002B24E7">
      <w:pPr>
        <w:pStyle w:val="Heading2"/>
      </w:pPr>
      <w:bookmarkStart w:id="106" w:name="_Toc502671852"/>
      <w:bookmarkStart w:id="107" w:name="_Toc502671971"/>
      <w:r>
        <w:t xml:space="preserve">De l’obtention des données à la prédiction </w:t>
      </w:r>
      <w:r w:rsidR="003E301E">
        <w:t>discrète</w:t>
      </w:r>
      <w:bookmarkEnd w:id="106"/>
      <w:bookmarkEnd w:id="107"/>
    </w:p>
    <w:p w:rsidR="002B24E7" w:rsidRDefault="002B24E7" w:rsidP="002B24E7">
      <w:pPr>
        <w:pStyle w:val="Heading3"/>
      </w:pPr>
      <w:bookmarkStart w:id="108" w:name="_Toc502671853"/>
      <w:r>
        <w:t>Extraction des données</w:t>
      </w:r>
      <w:bookmarkEnd w:id="108"/>
    </w:p>
    <w:p w:rsidR="007476FB" w:rsidRDefault="00C419DF" w:rsidP="00E10C66">
      <w:pPr>
        <w:pStyle w:val="Paragraphe"/>
      </w:pPr>
      <w:r>
        <w:t xml:space="preserve">La procédure pour obtenir expérimentalement </w:t>
      </w:r>
      <w:r w:rsidR="00715223">
        <w:t>les donnée</w:t>
      </w:r>
      <w:r w:rsidR="003E301E">
        <w:t>s</w:t>
      </w:r>
      <w:r w:rsidR="00715223">
        <w:t xml:space="preserve"> de la RMDB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3E333F">
        <w:instrText xml:space="preserve"> ADDIN EN.CITE &lt;EndNote&gt;&lt;Cite&gt;&lt;Author&gt;Kladwang&lt;/Author&gt;&lt;Year&gt;2014&lt;/Year&gt;&lt;RecNum&gt;27&lt;/RecNum&gt;&lt;DisplayText&gt;[35, 36]&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r w:rsidR="007476FB">
        <w:t xml:space="preserve">« ETERNA » </w:t>
      </w:r>
      <w:r w:rsidR="00472DC4">
        <w:fldChar w:fldCharType="begin"/>
      </w:r>
      <w:r w:rsidR="003E333F">
        <w:instrText xml:space="preserve"> ADDIN EN.CITE &lt;EndNote&gt;&lt;Cite&gt;&lt;Author&gt;d&amp;apos;Eterna&lt;/Author&gt;&lt;RecNum&gt;38&lt;/RecNum&gt;&lt;DisplayText&gt;[49]&lt;/DisplayText&gt;&lt;record&gt;&lt;rec-number&gt;38&lt;/rec-number&gt;&lt;foreign-keys&gt;&lt;key app="EN" db-id="dtftfsr24va0v2etav4psxzqwvsxe0rzvwas" timestamp="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695B80">
        <w:rPr>
          <w:noProof/>
        </w:rPr>
        <w:t>[49]</w:t>
      </w:r>
      <w:r w:rsidR="00472DC4">
        <w:fldChar w:fldCharType="end"/>
      </w:r>
      <w:r>
        <w:t>.</w:t>
      </w:r>
      <w:r w:rsidR="002B24E7">
        <w:t xml:space="preserve"> Pour les données d</w:t>
      </w:r>
      <w:proofErr w:type="gramStart"/>
      <w:r w:rsidR="002B24E7">
        <w:t>’</w:t>
      </w:r>
      <w:r w:rsidR="007476FB">
        <w:t>«</w:t>
      </w:r>
      <w:proofErr w:type="gramEnd"/>
      <w:r w:rsidR="007476FB">
        <w:t xml:space="preserve"> ETERNA »</w:t>
      </w:r>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 et </w:t>
      </w:r>
      <w:r w:rsidR="00715223">
        <w:t>leur</w:t>
      </w:r>
      <w:r w:rsidR="002B24E7">
        <w:t xml:space="preserve"> </w:t>
      </w:r>
      <w:r w:rsidR="0043480F">
        <w:t>titre</w:t>
      </w:r>
      <w:r w:rsidR="002B24E7">
        <w:t xml:space="preserve">. </w:t>
      </w:r>
      <w:r w:rsidR="00A36B9E">
        <w:t>J</w:t>
      </w:r>
      <w:r w:rsidR="002B24E7">
        <w:t xml:space="preserve">’ai choisi </w:t>
      </w:r>
      <w:r w:rsidR="00A36B9E">
        <w:t>de me limiter aux</w:t>
      </w:r>
      <w:r w:rsidR="002B24E7">
        <w:t xml:space="preserve"> données produites entre 2014 et 2018. </w:t>
      </w:r>
      <w:r w:rsidR="007F24E9">
        <w:t>Un script nommé : eternaTSV</w:t>
      </w:r>
      <w:r w:rsidR="00D72BEE">
        <w:t>.py</w:t>
      </w:r>
      <w:r w:rsidR="007F24E9">
        <w:t xml:space="preserve"> utilise cet API et produit une liste d’ARN avec leur </w:t>
      </w:r>
      <w:r w:rsidR="007F24E9">
        <w:lastRenderedPageBreak/>
        <w:t xml:space="preserve">séquence, les données de réactivité chimique et d’autres informations reliées à l’expérience qui les a créées. </w:t>
      </w:r>
      <w:bookmarkStart w:id="109" w:name="_Hlk501368814"/>
    </w:p>
    <w:p w:rsidR="00A36B9E" w:rsidRDefault="007476FB" w:rsidP="007476FB">
      <w:pPr>
        <w:pStyle w:val="Paragraphesuite"/>
      </w:pPr>
      <w:r>
        <w:t>Il est</w:t>
      </w:r>
      <w:r w:rsidR="007F24E9">
        <w:t xml:space="preserve"> aussi</w:t>
      </w:r>
      <w:r>
        <w:t xml:space="preserve"> possible de</w:t>
      </w:r>
      <w:r w:rsidR="007F24E9">
        <w:t xml:space="preserve"> télécharger les fichiers RDAT de la base de données de RMDB.</w:t>
      </w:r>
      <w:bookmarkEnd w:id="109"/>
      <w:r>
        <w:t xml:space="preserve"> Ces fichiers viennent avec un script </w:t>
      </w:r>
      <w:r w:rsidRPr="007476FB">
        <w:rPr>
          <w:i/>
        </w:rPr>
        <w:t>python</w:t>
      </w:r>
      <w:r>
        <w:t xml:space="preserve"> qui se nomme </w:t>
      </w:r>
      <w:r w:rsidRPr="007476FB">
        <w:rPr>
          <w:i/>
        </w:rPr>
        <w:t>handler.py</w:t>
      </w:r>
      <w:r>
        <w:t>. Chose surprenante le vecteur de réactivité n’est pas de la même longueur que la séquence elle-même. On doit phaser le vecteur de réactivité avec un attribut nommé : « offset ». Ceci s’explique par le fait que l’ARN possède une séquence qui permet sont identification lors du séquençage. Aucune donnée de réactivité ne peut être extraite de cette séquence.</w:t>
      </w:r>
    </w:p>
    <w:p w:rsidR="002B24E7" w:rsidRDefault="007476FB" w:rsidP="00A36B9E">
      <w:pPr>
        <w:pStyle w:val="Paragraphesuite"/>
      </w:pPr>
      <w:r>
        <w:t>Nous pouvons considérer c</w:t>
      </w:r>
      <w:r w:rsidR="002B24E7">
        <w:t xml:space="preserve">es données </w:t>
      </w:r>
      <w:r>
        <w:t>comme fiables</w:t>
      </w:r>
      <w:r w:rsidR="002B24E7">
        <w:t>, car elles ont été normalisées à l’aide d’un contrôle interne à la séquence</w:t>
      </w:r>
      <w:r w:rsidR="0043480F">
        <w:t xml:space="preserve"> et chaque séquence à un contrôle non</w:t>
      </w:r>
      <w:r w:rsidR="003E301E">
        <w:t xml:space="preserve"> </w:t>
      </w:r>
      <w:r w:rsidR="0043480F">
        <w:t>modifié par le réactif</w:t>
      </w:r>
      <w:r w:rsidR="002B24E7">
        <w:t>.</w:t>
      </w:r>
      <w:r w:rsidR="0043480F">
        <w:t xml:space="preserve"> De plus, chaque ARN est sondé </w:t>
      </w:r>
      <w:r w:rsidR="00464E20">
        <w:t xml:space="preserve">au minimum </w:t>
      </w:r>
      <w:r>
        <w:t>dans</w:t>
      </w:r>
      <w:r w:rsidR="0043480F">
        <w:t xml:space="preserve"> deux solutions, une 10 fois plus concentrée que l’autre</w:t>
      </w:r>
      <w:r w:rsidR="00F543CD">
        <w:t xml:space="preserve"> </w:t>
      </w:r>
      <w:r w:rsidR="00464E20">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464E20">
        <w:fldChar w:fldCharType="separate"/>
      </w:r>
      <w:r w:rsidR="0061611A">
        <w:rPr>
          <w:noProof/>
        </w:rPr>
        <w:t>[35]</w:t>
      </w:r>
      <w:r w:rsidR="00464E20">
        <w:fldChar w:fldCharType="end"/>
      </w:r>
      <w:r w:rsidR="0043480F">
        <w:t>.</w:t>
      </w:r>
    </w:p>
    <w:p w:rsidR="00EF2B88" w:rsidRPr="00EF2B88" w:rsidRDefault="007476FB" w:rsidP="00EF2B88">
      <w:pPr>
        <w:pStyle w:val="Heading3"/>
      </w:pPr>
      <w:bookmarkStart w:id="110" w:name="_Toc502671854"/>
      <w:r>
        <w:t>Retirer</w:t>
      </w:r>
      <w:r w:rsidR="00A11CE0">
        <w:t xml:space="preserve"> les ARN </w:t>
      </w:r>
      <w:r w:rsidR="00F00036">
        <w:t>difficiles</w:t>
      </w:r>
      <w:r w:rsidR="00A11CE0">
        <w:t xml:space="preserve"> à prédire</w:t>
      </w:r>
      <w:r w:rsidR="00D72BEE">
        <w:t xml:space="preserve"> pour mieux apprendre</w:t>
      </w:r>
      <w:bookmarkEnd w:id="110"/>
    </w:p>
    <w:p w:rsidR="007476FB" w:rsidRDefault="007476FB" w:rsidP="00B24D03">
      <w:pPr>
        <w:pStyle w:val="Paragraphesuite"/>
      </w:pPr>
      <w:r>
        <w:t>Après la première analyse de mon prédicteur, les ARN qui avait un score de prédiction moyen bas était systématiquement des ARN ayant un contenu en adénine ou un score de réactivité moyen élevé</w:t>
      </w:r>
      <w:r w:rsidR="00B24D03">
        <w:t xml:space="preserve">. J’ai donc décidé de les retirer de l’analyse finale. </w:t>
      </w:r>
    </w:p>
    <w:p w:rsidR="002E23FF" w:rsidRDefault="007476FB" w:rsidP="00B24D03">
      <w:pPr>
        <w:pStyle w:val="Paragraphesuite"/>
      </w:pPr>
      <w:r>
        <w:t>Seul les ARN composés de moins de 50% d’adénine ont été gardé. Plusieurs scores de réactivité moyenne ont été testé. De plus, une valeur nommée « signal to noise » et la diversité d’ensemble des SS des ARN ont aussi servi à augmenter la fiabilité des prédictions.</w:t>
      </w:r>
    </w:p>
    <w:p w:rsidR="00DA3EF8" w:rsidRPr="00DA3EF8" w:rsidRDefault="00DA3EF8" w:rsidP="00DA3EF8">
      <w:pPr>
        <w:pStyle w:val="Paragraphe"/>
      </w:pPr>
      <w:r>
        <w:t>Les prochaines pages illustrent la réactivité moyenne, le « signal to noise » et la proportion de chacun des nucléotides de quelques expériences. Chaque graphique est la moyenne de tous les ARN d’une expérience.</w:t>
      </w:r>
    </w:p>
    <w:p w:rsidR="00DA3EF8" w:rsidRDefault="00DA3EF8">
      <w:pPr>
        <w:spacing w:line="240" w:lineRule="auto"/>
        <w:jc w:val="left"/>
      </w:pPr>
      <w:r>
        <w:br w:type="page"/>
      </w:r>
    </w:p>
    <w:p w:rsidR="00DA3EF8" w:rsidRDefault="00DA3EF8" w:rsidP="00DA3EF8">
      <w:pPr>
        <w:pStyle w:val="Paragraphesuite"/>
        <w:rPr>
          <w:noProof/>
          <w:lang w:val="en-US"/>
        </w:rPr>
      </w:pPr>
      <w:r>
        <w:rPr>
          <w:noProof/>
          <w:lang w:val="en-US"/>
        </w:rPr>
        <w:lastRenderedPageBreak/>
        <w:drawing>
          <wp:inline distT="0" distB="0" distL="0" distR="0">
            <wp:extent cx="5234305" cy="6101080"/>
            <wp:effectExtent l="0" t="0" r="444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34305" cy="6101080"/>
                    </a:xfrm>
                    <a:prstGeom prst="rect">
                      <a:avLst/>
                    </a:prstGeom>
                    <a:noFill/>
                    <a:ln>
                      <a:noFill/>
                    </a:ln>
                  </pic:spPr>
                </pic:pic>
              </a:graphicData>
            </a:graphic>
          </wp:inline>
        </w:drawing>
      </w:r>
    </w:p>
    <w:p w:rsidR="00DA3EF8" w:rsidRPr="00DA3EF8" w:rsidRDefault="00DA3EF8" w:rsidP="00DA3EF8">
      <w:pPr>
        <w:pStyle w:val="Figure"/>
        <w:rPr>
          <w:b/>
        </w:rPr>
      </w:pPr>
      <w:r w:rsidRPr="00DA3EF8">
        <w:rPr>
          <w:b/>
        </w:rPr>
        <w:t>Moyenne des v</w:t>
      </w:r>
      <w:r w:rsidRPr="00DA3EF8">
        <w:rPr>
          <w:b/>
        </w:rPr>
        <w:t>aleurs</w:t>
      </w:r>
      <w:r w:rsidRPr="00DA3EF8">
        <w:rPr>
          <w:b/>
        </w:rPr>
        <w:t xml:space="preserve"> surveillées pour l’expérience : « </w:t>
      </w:r>
      <w:r w:rsidRPr="00DA3EF8">
        <w:rPr>
          <w:b/>
        </w:rPr>
        <w:t>ETERNA_R00_0000</w:t>
      </w:r>
      <w:r w:rsidRPr="00DA3EF8">
        <w:rPr>
          <w:b/>
        </w:rPr>
        <w:t> ».</w:t>
      </w:r>
    </w:p>
    <w:p w:rsidR="00DA3EF8" w:rsidRPr="00DA3EF8" w:rsidRDefault="00DA3EF8">
      <w:pPr>
        <w:spacing w:line="240" w:lineRule="auto"/>
        <w:jc w:val="left"/>
        <w:rPr>
          <w:noProof/>
        </w:rPr>
      </w:pPr>
      <w:r w:rsidRPr="00DA3EF8">
        <w:rPr>
          <w:noProof/>
        </w:rPr>
        <w:br w:type="page"/>
      </w:r>
    </w:p>
    <w:p w:rsidR="00DA3EF8" w:rsidRDefault="00DA3EF8" w:rsidP="00DA3EF8">
      <w:pPr>
        <w:pStyle w:val="Paragraphesuite"/>
        <w:rPr>
          <w:lang w:val="en-US"/>
        </w:rPr>
      </w:pPr>
      <w:r>
        <w:rPr>
          <w:noProof/>
          <w:lang w:val="en-US"/>
        </w:rPr>
        <w:lastRenderedPageBreak/>
        <w:drawing>
          <wp:inline distT="0" distB="0" distL="0" distR="0">
            <wp:extent cx="5234305" cy="6148705"/>
            <wp:effectExtent l="0" t="0" r="4445" b="444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34305" cy="6148705"/>
                    </a:xfrm>
                    <a:prstGeom prst="rect">
                      <a:avLst/>
                    </a:prstGeom>
                    <a:noFill/>
                    <a:ln>
                      <a:noFill/>
                    </a:ln>
                  </pic:spPr>
                </pic:pic>
              </a:graphicData>
            </a:graphic>
          </wp:inline>
        </w:drawing>
      </w:r>
    </w:p>
    <w:p w:rsidR="00DA3EF8" w:rsidRPr="00DA3EF8" w:rsidRDefault="00DA3EF8" w:rsidP="00DA3EF8">
      <w:pPr>
        <w:pStyle w:val="Figure"/>
        <w:rPr>
          <w:b/>
        </w:rPr>
      </w:pPr>
      <w:r w:rsidRPr="00DA3EF8">
        <w:rPr>
          <w:b/>
        </w:rPr>
        <w:t>Moyenne des valeurs surveillées pour l’expérience : « ETERNA_R00_000</w:t>
      </w:r>
      <w:r>
        <w:rPr>
          <w:b/>
        </w:rPr>
        <w:t>2</w:t>
      </w:r>
      <w:r w:rsidRPr="00DA3EF8">
        <w:rPr>
          <w:b/>
        </w:rPr>
        <w:t> ».</w:t>
      </w:r>
      <w:r>
        <w:rPr>
          <w:b/>
        </w:rPr>
        <w:t xml:space="preserve"> </w:t>
      </w:r>
      <w:bookmarkStart w:id="111" w:name="_GoBack"/>
      <w:bookmarkEnd w:id="111"/>
    </w:p>
    <w:p w:rsidR="00DA3EF8" w:rsidRPr="00DA3EF8" w:rsidRDefault="00DA3EF8">
      <w:pPr>
        <w:spacing w:line="240" w:lineRule="auto"/>
        <w:jc w:val="left"/>
      </w:pPr>
      <w:r w:rsidRPr="00DA3EF8">
        <w:br w:type="page"/>
      </w:r>
    </w:p>
    <w:p w:rsidR="00DA3EF8" w:rsidRDefault="00DA3EF8" w:rsidP="00DA3EF8">
      <w:pPr>
        <w:pStyle w:val="Paragraphesuite"/>
        <w:rPr>
          <w:lang w:val="en-US"/>
        </w:rPr>
      </w:pPr>
      <w:r>
        <w:rPr>
          <w:noProof/>
          <w:lang w:val="en-US"/>
        </w:rPr>
        <w:lastRenderedPageBreak/>
        <w:drawing>
          <wp:inline distT="0" distB="0" distL="0" distR="0">
            <wp:extent cx="5234305" cy="6400800"/>
            <wp:effectExtent l="0" t="0" r="444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34305" cy="6400800"/>
                    </a:xfrm>
                    <a:prstGeom prst="rect">
                      <a:avLst/>
                    </a:prstGeom>
                    <a:noFill/>
                    <a:ln>
                      <a:noFill/>
                    </a:ln>
                  </pic:spPr>
                </pic:pic>
              </a:graphicData>
            </a:graphic>
          </wp:inline>
        </w:drawing>
      </w:r>
    </w:p>
    <w:p w:rsidR="00DA3EF8" w:rsidRPr="00DA3EF8" w:rsidRDefault="00DA3EF8" w:rsidP="00DA3EF8">
      <w:pPr>
        <w:pStyle w:val="Figure"/>
        <w:rPr>
          <w:b/>
        </w:rPr>
      </w:pPr>
      <w:r w:rsidRPr="00DA3EF8">
        <w:rPr>
          <w:b/>
        </w:rPr>
        <w:t>Moyenne des valeurs surveillées pour l’expérience : « ETERNA_R</w:t>
      </w:r>
      <w:r>
        <w:rPr>
          <w:b/>
        </w:rPr>
        <w:t>69</w:t>
      </w:r>
      <w:r w:rsidRPr="00DA3EF8">
        <w:rPr>
          <w:b/>
        </w:rPr>
        <w:t>_0000 ».</w:t>
      </w:r>
    </w:p>
    <w:p w:rsidR="00DA3EF8" w:rsidRPr="00DA3EF8" w:rsidRDefault="00DA3EF8" w:rsidP="00DA3EF8">
      <w:pPr>
        <w:pStyle w:val="Figure"/>
      </w:pPr>
    </w:p>
    <w:p w:rsidR="00DA3EF8" w:rsidRPr="00DA3EF8" w:rsidRDefault="00DA3EF8">
      <w:pPr>
        <w:spacing w:line="240" w:lineRule="auto"/>
        <w:jc w:val="left"/>
      </w:pPr>
      <w:r w:rsidRPr="00DA3EF8">
        <w:br w:type="page"/>
      </w:r>
    </w:p>
    <w:p w:rsidR="00DA3EF8" w:rsidRDefault="00DA3EF8" w:rsidP="00DA3EF8">
      <w:pPr>
        <w:pStyle w:val="Paragraphesuite"/>
        <w:rPr>
          <w:lang w:val="en-US"/>
        </w:rPr>
      </w:pPr>
      <w:r>
        <w:rPr>
          <w:noProof/>
          <w:lang w:val="en-US"/>
        </w:rPr>
        <w:lastRenderedPageBreak/>
        <w:drawing>
          <wp:inline distT="0" distB="0" distL="0" distR="0">
            <wp:extent cx="5250180" cy="6148705"/>
            <wp:effectExtent l="0" t="0" r="7620" b="444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50180" cy="6148705"/>
                    </a:xfrm>
                    <a:prstGeom prst="rect">
                      <a:avLst/>
                    </a:prstGeom>
                    <a:noFill/>
                    <a:ln>
                      <a:noFill/>
                    </a:ln>
                  </pic:spPr>
                </pic:pic>
              </a:graphicData>
            </a:graphic>
          </wp:inline>
        </w:drawing>
      </w:r>
    </w:p>
    <w:p w:rsidR="00DA3EF8" w:rsidRPr="00DA3EF8" w:rsidRDefault="00DA3EF8" w:rsidP="00DA3EF8">
      <w:pPr>
        <w:pStyle w:val="Figure"/>
        <w:rPr>
          <w:b/>
        </w:rPr>
      </w:pPr>
      <w:r w:rsidRPr="00DA3EF8">
        <w:rPr>
          <w:b/>
        </w:rPr>
        <w:t>Moyenne des valeurs surveillées pour l’expérience : « ETERNA_R</w:t>
      </w:r>
      <w:r>
        <w:rPr>
          <w:b/>
        </w:rPr>
        <w:t>69</w:t>
      </w:r>
      <w:r w:rsidRPr="00DA3EF8">
        <w:rPr>
          <w:b/>
        </w:rPr>
        <w:t>_000</w:t>
      </w:r>
      <w:r>
        <w:rPr>
          <w:b/>
        </w:rPr>
        <w:t>1</w:t>
      </w:r>
      <w:r w:rsidRPr="00DA3EF8">
        <w:rPr>
          <w:b/>
        </w:rPr>
        <w:t> ».</w:t>
      </w:r>
    </w:p>
    <w:p w:rsidR="00DA3EF8" w:rsidRPr="00DA3EF8" w:rsidRDefault="00DA3EF8" w:rsidP="00DA3EF8">
      <w:pPr>
        <w:pStyle w:val="Paragraphe"/>
      </w:pPr>
    </w:p>
    <w:p w:rsidR="00DA3EF8" w:rsidRDefault="00DA3EF8">
      <w:pPr>
        <w:spacing w:line="240" w:lineRule="auto"/>
        <w:jc w:val="left"/>
      </w:pPr>
      <w:r>
        <w:br w:type="page"/>
      </w:r>
    </w:p>
    <w:p w:rsidR="00DA3EF8" w:rsidRPr="00DA3EF8" w:rsidRDefault="00DA3EF8" w:rsidP="00DA3EF8">
      <w:pPr>
        <w:pStyle w:val="Paragraphe"/>
      </w:pPr>
    </w:p>
    <w:p w:rsidR="002B24E7" w:rsidRPr="000D0E0C" w:rsidRDefault="002B24E7" w:rsidP="002B24E7">
      <w:pPr>
        <w:pStyle w:val="Heading3"/>
      </w:pPr>
      <w:bookmarkStart w:id="112" w:name="_Toc502671856"/>
      <w:r>
        <w:t>Repliement des ARN</w:t>
      </w:r>
      <w:bookmarkEnd w:id="112"/>
    </w:p>
    <w:p w:rsidR="0051168F" w:rsidRDefault="007E01EF" w:rsidP="00E10C66">
      <w:pPr>
        <w:pStyle w:val="Paragraphe"/>
      </w:pPr>
      <w:r>
        <w:t>S</w:t>
      </w:r>
      <w:r w:rsidR="002877D9">
        <w:t xml:space="preserve">euls les </w:t>
      </w:r>
      <w:r w:rsidR="009F4261">
        <w:t>logiciels</w:t>
      </w:r>
      <w:r w:rsidR="002877D9">
        <w:t xml:space="preserve"> </w:t>
      </w:r>
      <w:proofErr w:type="spellStart"/>
      <w:r w:rsidR="002877D9">
        <w:t>MCFlas</w:t>
      </w:r>
      <w:r w:rsidR="009F4261">
        <w:t>h</w:t>
      </w:r>
      <w:r w:rsidR="002877D9">
        <w:t>fold</w:t>
      </w:r>
      <w:proofErr w:type="spellEnd"/>
      <w:r w:rsidR="002877D9">
        <w:t xml:space="preserve"> et </w:t>
      </w:r>
      <w:proofErr w:type="spellStart"/>
      <w:r w:rsidR="002877D9">
        <w:t>RNAsubopt</w:t>
      </w:r>
      <w:proofErr w:type="spellEnd"/>
      <w:r w:rsidR="002877D9">
        <w:t xml:space="preserve"> ont été </w:t>
      </w:r>
      <w:r w:rsidR="009F4261">
        <w:t>utilisés pour replier les ARN</w:t>
      </w:r>
      <w:r w:rsidR="002877D9">
        <w:t>.</w:t>
      </w:r>
      <w:r w:rsidR="00387841">
        <w:t xml:space="preserve"> </w:t>
      </w:r>
      <w:proofErr w:type="spellStart"/>
      <w:r w:rsidR="002B24E7">
        <w:t>RNAsubopt</w:t>
      </w:r>
      <w:proofErr w:type="spellEnd"/>
      <w:r w:rsidR="002B24E7">
        <w:t xml:space="preserve"> </w:t>
      </w:r>
      <w:r w:rsidR="00387841">
        <w:t xml:space="preserve">est </w:t>
      </w:r>
      <w:r w:rsidR="002B24E7">
        <w:t>un logiciel provenant de la suite Vienna package et</w:t>
      </w:r>
      <w:r w:rsidR="00EF439A">
        <w:t xml:space="preserve"> </w:t>
      </w:r>
      <w:proofErr w:type="spellStart"/>
      <w:r w:rsidR="00EF439A">
        <w:t>MCFlashfold</w:t>
      </w:r>
      <w:proofErr w:type="spellEnd"/>
      <w:r w:rsidR="00EF439A">
        <w:t xml:space="preserve"> est un logiciel qui a été créé dans le laboratoire du Dr Major. </w:t>
      </w:r>
      <w:r w:rsidR="002B24E7">
        <w:t>Ces deux logiciels ont pour particularité de calculer un ensemble de SS</w:t>
      </w:r>
      <w:r w:rsidR="0043480F">
        <w:t xml:space="preserve"> </w:t>
      </w:r>
      <w:r w:rsidR="00EF2B00">
        <w:t>auxquels</w:t>
      </w:r>
      <w:r w:rsidR="0043480F">
        <w:t xml:space="preserve"> ils</w:t>
      </w:r>
      <w:r w:rsidR="004F7746">
        <w:t xml:space="preserve"> </w:t>
      </w:r>
      <w:r w:rsidR="0043480F">
        <w:t xml:space="preserve">attribuent </w:t>
      </w:r>
      <w:r w:rsidR="002B24E7">
        <w:t>une valeur d’énergie.</w:t>
      </w:r>
      <w:r w:rsidR="002877D9">
        <w:t xml:space="preserve"> Le nombre de SS calculée peut être modifi</w:t>
      </w:r>
      <w:r w:rsidR="00CC3673">
        <w:t>é</w:t>
      </w:r>
      <w:r w:rsidR="002877D9">
        <w:t xml:space="preserve"> directement ou en fonction d’un écart d’énergie entre la </w:t>
      </w:r>
      <w:r w:rsidR="003D5A34">
        <w:t xml:space="preserve">SS de minimum d’énergie libre (minimum free </w:t>
      </w:r>
      <w:proofErr w:type="spellStart"/>
      <w:r w:rsidR="003D5A34">
        <w:t>energie</w:t>
      </w:r>
      <w:proofErr w:type="spellEnd"/>
      <w:r w:rsidR="008D1B9D">
        <w:t xml:space="preserve"> </w:t>
      </w:r>
      <w:r w:rsidR="003D5A34">
        <w:t>(MFE)) et les autres SS</w:t>
      </w:r>
      <w:r w:rsidR="002877D9">
        <w:t>.</w:t>
      </w:r>
      <w:r w:rsidR="002B24E7">
        <w:t xml:space="preserve"> Vu la complexité qu’amène le calcul de chaque SS supplémentaire en raison du nombre de prédiction</w:t>
      </w:r>
      <w:r w:rsidR="0051168F">
        <w:t>s</w:t>
      </w:r>
      <w:r w:rsidR="004F7746">
        <w:t xml:space="preserve"> de réactivité chimique</w:t>
      </w:r>
      <w:r w:rsidR="002B24E7">
        <w:t xml:space="preserve"> à faire</w:t>
      </w:r>
      <w:r w:rsidR="00387841">
        <w:t xml:space="preserve"> (une par nucléotide de chaque SS)</w:t>
      </w:r>
      <w:r w:rsidR="002B24E7">
        <w:t xml:space="preserve">, </w:t>
      </w:r>
      <w:r w:rsidR="003D5A34">
        <w:t>RNASS en</w:t>
      </w:r>
      <w:r w:rsidR="00464E20">
        <w:t xml:space="preserve"> consid</w:t>
      </w:r>
      <w:r w:rsidR="003D5A34">
        <w:t>ère</w:t>
      </w:r>
      <w:r w:rsidR="00464E20">
        <w:t xml:space="preserve"> relativement peu</w:t>
      </w:r>
      <w:r w:rsidR="002B24E7">
        <w:t>.</w:t>
      </w:r>
      <w:r w:rsidR="004F7746">
        <w:t xml:space="preserve"> </w:t>
      </w:r>
      <w:r w:rsidR="003D5A34">
        <w:t>P</w:t>
      </w:r>
      <w:r w:rsidR="004F7746">
        <w:t>lusieurs valeurs</w:t>
      </w:r>
      <w:r w:rsidR="003D5A34">
        <w:t xml:space="preserve"> ont été testé</w:t>
      </w:r>
      <w:r w:rsidR="00CC3673">
        <w:t>es</w:t>
      </w:r>
      <w:r w:rsidR="004F7746">
        <w:t xml:space="preserve">, toutes </w:t>
      </w:r>
      <w:r w:rsidR="00FB47B3">
        <w:t>plus petite</w:t>
      </w:r>
      <w:r w:rsidR="00CC3673">
        <w:t>s</w:t>
      </w:r>
      <w:r w:rsidR="008A5CDE">
        <w:t xml:space="preserve"> que cent. Dans la majorité des analyses qui suivent. Dix SS sous-optimales sont utilisées.</w:t>
      </w:r>
    </w:p>
    <w:p w:rsidR="0001104A" w:rsidRDefault="00E904F0" w:rsidP="00DA3DC6">
      <w:pPr>
        <w:pStyle w:val="Paragraphesuite"/>
      </w:pPr>
      <w:r>
        <w:t>Un</w:t>
      </w:r>
      <w:r w:rsidR="00A11CE0">
        <w:t xml:space="preserve"> troisième logiciel, </w:t>
      </w:r>
      <w:proofErr w:type="spellStart"/>
      <w:r w:rsidR="002B24E7">
        <w:t>RNAfold</w:t>
      </w:r>
      <w:proofErr w:type="spellEnd"/>
      <w:r w:rsidR="00A11CE0">
        <w:t xml:space="preserve">, </w:t>
      </w:r>
      <w:r w:rsidR="00387841">
        <w:t>est utilisé</w:t>
      </w:r>
      <w:r w:rsidR="002B24E7">
        <w:t xml:space="preserve"> </w:t>
      </w:r>
      <w:r w:rsidR="00575750">
        <w:t>pour obtenir</w:t>
      </w:r>
      <w:r w:rsidR="002B24E7">
        <w:t xml:space="preserve"> la diversité d’ensemble et la fréquence de la SS d’énergie minimale</w:t>
      </w:r>
      <w:r w:rsidR="00575750">
        <w:t xml:space="preserve"> (MFE)</w:t>
      </w:r>
      <w:r w:rsidR="002B24E7">
        <w:t xml:space="preserve"> dans </w:t>
      </w:r>
      <w:r>
        <w:t>les</w:t>
      </w:r>
      <w:r w:rsidR="002B24E7">
        <w:t xml:space="preserve"> SS</w:t>
      </w:r>
      <w:r>
        <w:t xml:space="preserve"> prédites</w:t>
      </w:r>
      <w:r w:rsidR="002B24E7">
        <w:t>.</w:t>
      </w:r>
      <w:r w:rsidR="00FB602D">
        <w:t xml:space="preserve"> </w:t>
      </w:r>
    </w:p>
    <w:p w:rsidR="00A11CE0" w:rsidRDefault="00431E9A" w:rsidP="00E00A11">
      <w:r>
        <w:t>Toutes ces données sont placées dans un fichier JSON standardisé</w:t>
      </w:r>
      <w:r w:rsidR="00E00A11">
        <w:t>.</w:t>
      </w:r>
      <w:r>
        <w:t xml:space="preserve"> La prochaine section décrit </w:t>
      </w:r>
      <w:r w:rsidR="004B3FC2">
        <w:t>quelques-uns</w:t>
      </w:r>
      <w:r>
        <w:t xml:space="preserve"> de ces champs.</w:t>
      </w:r>
      <w:r w:rsidR="00E00A11">
        <w:t xml:space="preserve"> </w:t>
      </w:r>
    </w:p>
    <w:p w:rsidR="00AF6D79" w:rsidRDefault="00E10C66" w:rsidP="00E10C66">
      <w:pPr>
        <w:pStyle w:val="Heading3"/>
      </w:pPr>
      <w:bookmarkStart w:id="113" w:name="_Toc502671857"/>
      <w:r>
        <w:t>Champ des fichiers JSON standardisés</w:t>
      </w:r>
      <w:bookmarkEnd w:id="113"/>
    </w:p>
    <w:p w:rsidR="00DA3EF8" w:rsidRDefault="00AF6D79" w:rsidP="00DA3EF8">
      <w:pPr>
        <w:pStyle w:val="Paragraphe"/>
        <w:rPr>
          <w:lang w:eastAsia="en-CA"/>
        </w:rPr>
      </w:pPr>
      <w:r>
        <w:t>Les deux prochaines pages présentent</w:t>
      </w:r>
      <w:r w:rsidR="00E00A11">
        <w:t xml:space="preserve"> </w:t>
      </w:r>
      <w:r w:rsidR="00125885">
        <w:t>la</w:t>
      </w:r>
      <w:r w:rsidR="00E00A11">
        <w:t xml:space="preserve"> liste des </w:t>
      </w:r>
      <w:r w:rsidR="00125885">
        <w:t>champs des</w:t>
      </w:r>
      <w:r w:rsidR="00E00A11">
        <w:t xml:space="preserve"> fichiers JSON de sorties. </w:t>
      </w:r>
      <w:r>
        <w:t>Chaque champ du tableau I</w:t>
      </w:r>
      <w:r w:rsidR="00431E9A">
        <w:t>I</w:t>
      </w:r>
      <w:r>
        <w:t xml:space="preserve"> est présent dans l’ensemble des séquence</w:t>
      </w:r>
      <w:r w:rsidR="003E103F">
        <w:t>s</w:t>
      </w:r>
      <w:r>
        <w:t>.</w:t>
      </w:r>
      <w:r w:rsidR="003E103F">
        <w:t xml:space="preserve"> Le champ est le nom de la variable.</w:t>
      </w:r>
      <w:r w:rsidR="00431E9A">
        <w:t xml:space="preserve"> La structure du fichier est arborescente</w:t>
      </w:r>
      <w:r w:rsidR="00AF3199">
        <w:t xml:space="preserve"> (un champ peut contenir </w:t>
      </w:r>
      <w:r w:rsidR="003108E0">
        <w:t>plusieurs</w:t>
      </w:r>
      <w:r w:rsidR="00AF3199">
        <w:t xml:space="preserve"> champs)</w:t>
      </w:r>
      <w:r w:rsidR="00431E9A">
        <w:t>.</w:t>
      </w:r>
      <w:r w:rsidR="00EF2B00">
        <w:t xml:space="preserve"> </w:t>
      </w:r>
      <w:r w:rsidR="00DA3EF8">
        <w:t xml:space="preserve">Le </w:t>
      </w:r>
      <w:r w:rsidR="00DA3EF8" w:rsidRPr="00EB7171">
        <w:t>tableau</w:t>
      </w:r>
      <w:r w:rsidR="00DA3EF8">
        <w:t xml:space="preserve"> II présente les champs des nucléotides, un des champs des ARN.</w:t>
      </w:r>
    </w:p>
    <w:p w:rsidR="00EB7171" w:rsidRDefault="00EB7171" w:rsidP="00565D73">
      <w:pPr>
        <w:pStyle w:val="Paragraphe"/>
      </w:pPr>
      <w:r>
        <w:br w:type="page"/>
      </w:r>
    </w:p>
    <w:p w:rsidR="00575750" w:rsidRDefault="00575750" w:rsidP="00575750">
      <w:pPr>
        <w:pStyle w:val="Tableau"/>
      </w:pPr>
      <w:bookmarkStart w:id="114" w:name="_Toc502671227"/>
      <w:bookmarkStart w:id="115" w:name="_Toc502672538"/>
      <w:r>
        <w:lastRenderedPageBreak/>
        <w:t>Description des champs des fichiers JSON standardisés</w:t>
      </w:r>
      <w:r w:rsidR="00D8274F">
        <w:t xml:space="preserve"> des ARN</w:t>
      </w:r>
      <w:bookmarkEnd w:id="114"/>
      <w:bookmarkEnd w:id="115"/>
    </w:p>
    <w:tbl>
      <w:tblPr>
        <w:tblStyle w:val="PlainTable3"/>
        <w:tblW w:w="0" w:type="auto"/>
        <w:tblLook w:val="0480" w:firstRow="0" w:lastRow="0" w:firstColumn="1" w:lastColumn="0" w:noHBand="0" w:noVBand="1"/>
      </w:tblPr>
      <w:tblGrid>
        <w:gridCol w:w="1539"/>
        <w:gridCol w:w="2701"/>
        <w:gridCol w:w="3904"/>
      </w:tblGrid>
      <w:tr w:rsidR="0013027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C13D3F" w:rsidRPr="00125885" w:rsidRDefault="00C13D3F" w:rsidP="00970D81">
            <w:pPr>
              <w:pStyle w:val="text"/>
              <w:rPr>
                <w:rFonts w:ascii="Arial Black" w:hAnsi="Arial Black"/>
                <w:sz w:val="20"/>
              </w:rPr>
            </w:pPr>
            <w:r w:rsidRPr="00125885">
              <w:rPr>
                <w:rFonts w:ascii="Arial Black" w:hAnsi="Arial Black"/>
                <w:sz w:val="20"/>
              </w:rPr>
              <w:t>Champ</w:t>
            </w:r>
          </w:p>
        </w:tc>
        <w:tc>
          <w:tcPr>
            <w:tcW w:w="0" w:type="auto"/>
            <w:tcBorders>
              <w:top w:val="threeDEmboss" w:sz="24" w:space="0" w:color="auto"/>
              <w:left w:val="threeDEmboss" w:sz="12" w:space="0" w:color="auto"/>
              <w:right w:val="single" w:sz="4" w:space="0" w:color="auto"/>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eq</w:t>
            </w:r>
            <w:proofErr w:type="spellEnd"/>
          </w:p>
        </w:tc>
        <w:tc>
          <w:tcPr>
            <w:tcW w:w="0" w:type="auto"/>
            <w:tcBorders>
              <w:top w:val="threeDEmboss" w:sz="24" w:space="0" w:color="auto"/>
              <w:left w:val="single" w:sz="4" w:space="0" w:color="auto"/>
              <w:right w:val="threeDEmboss" w:sz="24" w:space="0" w:color="auto"/>
            </w:tcBorders>
            <w:vAlign w:val="center"/>
          </w:tcPr>
          <w:p w:rsidR="00C13D3F" w:rsidRPr="002C0B68" w:rsidRDefault="00C13D3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uenceNT</w:t>
            </w:r>
            <w:proofErr w:type="spellEnd"/>
          </w:p>
        </w:tc>
      </w:tr>
      <w:tr w:rsidR="00A419F0"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C13D3F" w:rsidRPr="00125885" w:rsidRDefault="00C13D3F"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C13D3F" w:rsidRPr="00970D81" w:rsidRDefault="00AF3199"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00C13D3F" w:rsidRPr="00970D81">
              <w:rPr>
                <w:rFonts w:ascii="Times New Roman" w:hAnsi="Times New Roman" w:cs="Times New Roman"/>
                <w:shd w:val="clear" w:color="auto" w:fill="FFFFFF" w:themeFill="background1"/>
              </w:rPr>
              <w:t>équence de l’ARN</w:t>
            </w:r>
            <w:r w:rsidR="00CD3D66">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C13D3F" w:rsidRPr="00970D81" w:rsidRDefault="00C13D3F"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sidR="00AF3199">
              <w:rPr>
                <w:rFonts w:ascii="Times New Roman" w:hAnsi="Times New Roman" w:cs="Times New Roman"/>
                <w:shd w:val="clear" w:color="auto" w:fill="FFFFFF" w:themeFill="background1"/>
              </w:rPr>
              <w:t>.</w:t>
            </w:r>
          </w:p>
        </w:tc>
      </w:tr>
      <w:tr w:rsidR="00970D81"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970D81" w:rsidRPr="00125885" w:rsidRDefault="00970D81" w:rsidP="00970D81">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970D81" w:rsidRPr="0013027F" w:rsidRDefault="00970D81" w:rsidP="00970D81">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single" w:sz="4" w:space="0" w:color="auto"/>
              <w:right w:val="threeDEmboss" w:sz="24" w:space="0" w:color="auto"/>
            </w:tcBorders>
            <w:vAlign w:val="center"/>
          </w:tcPr>
          <w:p w:rsidR="00970D81" w:rsidRPr="002C0B68" w:rsidRDefault="00970D81"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graph_transition</w:t>
            </w:r>
            <w:proofErr w:type="spellEnd"/>
          </w:p>
        </w:tc>
      </w:tr>
      <w:tr w:rsidR="00970D81"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970D81" w:rsidRPr="00125885" w:rsidRDefault="00970D81"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sidR="00AF3199">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970D81" w:rsidRPr="00970D81" w:rsidRDefault="00970D81"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sidR="00AF3199">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3E103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oreTab</w:t>
            </w:r>
            <w:proofErr w:type="spellEnd"/>
          </w:p>
        </w:tc>
        <w:tc>
          <w:tcPr>
            <w:tcW w:w="0" w:type="auto"/>
            <w:tcBorders>
              <w:left w:val="single" w:sz="4" w:space="0" w:color="auto"/>
              <w:right w:val="threeDEmboss" w:sz="24" w:space="0" w:color="auto"/>
            </w:tcBorders>
            <w:vAlign w:val="center"/>
          </w:tcPr>
          <w:p w:rsidR="003E103F" w:rsidRPr="002C0B68" w:rsidRDefault="003E103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nts</w:t>
            </w:r>
            <w:proofErr w:type="spellEnd"/>
          </w:p>
        </w:tc>
      </w:tr>
      <w:tr w:rsidR="003E103F"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 score</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3E103F" w:rsidRPr="00970D81"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003E103F"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3E103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rreurTab</w:t>
            </w:r>
            <w:proofErr w:type="spellEnd"/>
          </w:p>
        </w:tc>
        <w:tc>
          <w:tcPr>
            <w:tcW w:w="0" w:type="auto"/>
            <w:tcBorders>
              <w:left w:val="single" w:sz="4" w:space="0" w:color="auto"/>
              <w:right w:val="threeDEmboss" w:sz="24" w:space="0" w:color="auto"/>
            </w:tcBorders>
            <w:vAlign w:val="center"/>
          </w:tcPr>
          <w:p w:rsidR="003E103F" w:rsidRPr="002C0B68" w:rsidRDefault="003E103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reactivityVector</w:t>
            </w:r>
            <w:proofErr w:type="spellEnd"/>
          </w:p>
        </w:tc>
      </w:tr>
      <w:tr w:rsidR="003E103F"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rreur</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3E103F" w:rsidRPr="00970D81"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 xml:space="preserve">ecteur de réactivité </w:t>
            </w:r>
            <w:r w:rsidRPr="00970D81">
              <w:rPr>
                <w:rFonts w:ascii="Times New Roman" w:hAnsi="Times New Roman" w:cs="Times New Roman"/>
                <w:shd w:val="clear" w:color="auto" w:fill="FFFFFF" w:themeFill="background1"/>
              </w:rPr>
              <w:t>discr</w:t>
            </w:r>
            <w:r>
              <w:rPr>
                <w:rFonts w:ascii="Times New Roman" w:hAnsi="Times New Roman" w:cs="Times New Roman"/>
                <w:shd w:val="clear" w:color="auto" w:fill="FFFFFF" w:themeFill="background1"/>
              </w:rPr>
              <w:t>et.</w:t>
            </w:r>
          </w:p>
        </w:tc>
      </w:tr>
      <w:tr w:rsidR="003E103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d</w:t>
            </w:r>
            <w:proofErr w:type="spellEnd"/>
          </w:p>
        </w:tc>
        <w:tc>
          <w:tcPr>
            <w:tcW w:w="0" w:type="auto"/>
            <w:tcBorders>
              <w:left w:val="single" w:sz="4" w:space="0" w:color="auto"/>
              <w:right w:val="threeDEmboss" w:sz="24" w:space="0" w:color="auto"/>
            </w:tcBorders>
            <w:vAlign w:val="center"/>
          </w:tcPr>
          <w:p w:rsidR="003E103F" w:rsidRPr="002C0B68" w:rsidRDefault="003E103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_mcff</w:t>
            </w:r>
            <w:proofErr w:type="spellEnd"/>
            <w:r w:rsidRPr="002C0B68">
              <w:t xml:space="preserve"> / </w:t>
            </w:r>
            <w:proofErr w:type="spellStart"/>
            <w:r w:rsidRPr="002C0B68">
              <w:t>sc_so</w:t>
            </w:r>
            <w:proofErr w:type="spellEnd"/>
          </w:p>
        </w:tc>
      </w:tr>
      <w:tr w:rsidR="003E103F"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right w:val="single" w:sz="4" w:space="0" w:color="auto"/>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003E103F"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single" w:sz="4" w:space="0" w:color="auto"/>
              <w:right w:val="threeDEmboss" w:sz="24" w:space="0" w:color="auto"/>
            </w:tcBorders>
            <w:vAlign w:val="center"/>
          </w:tcPr>
          <w:p w:rsidR="003E103F" w:rsidRPr="00970D81"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003E103F"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003E103F"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3E103F" w:rsidRPr="0013027F"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left w:val="threeDEmboss" w:sz="12" w:space="0" w:color="auto"/>
              <w:right w:val="single" w:sz="4" w:space="0" w:color="auto"/>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Mfe</w:t>
            </w:r>
            <w:proofErr w:type="spellEnd"/>
          </w:p>
        </w:tc>
        <w:tc>
          <w:tcPr>
            <w:tcW w:w="0" w:type="auto"/>
            <w:tcBorders>
              <w:left w:val="single" w:sz="4" w:space="0" w:color="auto"/>
              <w:right w:val="threeDEmboss" w:sz="24" w:space="0" w:color="auto"/>
            </w:tcBorders>
            <w:vAlign w:val="center"/>
          </w:tcPr>
          <w:p w:rsidR="003E103F" w:rsidRPr="0013027F" w:rsidRDefault="003E103F" w:rsidP="00DA3EF8">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r w:rsidRPr="00AF3199">
              <w:t>info</w:t>
            </w:r>
          </w:p>
        </w:tc>
      </w:tr>
      <w:tr w:rsidR="003E103F" w:rsidRPr="0013027F"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left w:val="threeDEmboss" w:sz="12" w:space="0" w:color="auto"/>
              <w:bottom w:val="threeDEmboss" w:sz="24" w:space="0" w:color="auto"/>
              <w:right w:val="single" w:sz="4" w:space="0" w:color="auto"/>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003E103F" w:rsidRPr="00970D81">
              <w:rPr>
                <w:rFonts w:ascii="Times New Roman" w:hAnsi="Times New Roman" w:cs="Times New Roman"/>
                <w:shd w:val="clear" w:color="auto" w:fill="FFFFFF" w:themeFill="background1"/>
              </w:rPr>
              <w:t xml:space="preserve">réquence de la </w:t>
            </w:r>
            <w:proofErr w:type="spellStart"/>
            <w:r w:rsidR="003E103F" w:rsidRPr="00970D81">
              <w:rPr>
                <w:rFonts w:ascii="Times New Roman" w:hAnsi="Times New Roman" w:cs="Times New Roman"/>
                <w:shd w:val="clear" w:color="auto" w:fill="FFFFFF" w:themeFill="background1"/>
              </w:rPr>
              <w:t>mfe</w:t>
            </w:r>
            <w:proofErr w:type="spellEnd"/>
            <w:r w:rsidR="003E103F" w:rsidRPr="00970D81">
              <w:rPr>
                <w:rFonts w:ascii="Times New Roman" w:hAnsi="Times New Roman" w:cs="Times New Roman"/>
                <w:shd w:val="clear" w:color="auto" w:fill="FFFFFF" w:themeFill="background1"/>
              </w:rPr>
              <w:t xml:space="preserve"> dans l'ensemble</w:t>
            </w:r>
            <w:r w:rsidR="00C4196A">
              <w:rPr>
                <w:rFonts w:ascii="Times New Roman" w:hAnsi="Times New Roman" w:cs="Times New Roman"/>
                <w:shd w:val="clear" w:color="auto" w:fill="FFFFFF" w:themeFill="background1"/>
              </w:rPr>
              <w:t xml:space="preserve"> (</w:t>
            </w:r>
            <w:proofErr w:type="spellStart"/>
            <w:r w:rsidR="00C4196A">
              <w:rPr>
                <w:rFonts w:ascii="Times New Roman" w:hAnsi="Times New Roman" w:cs="Times New Roman"/>
                <w:shd w:val="clear" w:color="auto" w:fill="FFFFFF" w:themeFill="background1"/>
              </w:rPr>
              <w:t>RNAfold</w:t>
            </w:r>
            <w:proofErr w:type="spellEnd"/>
            <w:r w:rsidR="00C4196A">
              <w:rPr>
                <w:rFonts w:ascii="Times New Roman" w:hAnsi="Times New Roman" w:cs="Times New Roman"/>
                <w:shd w:val="clear" w:color="auto" w:fill="FFFFFF" w:themeFill="background1"/>
              </w:rPr>
              <w:t>)</w:t>
            </w:r>
          </w:p>
        </w:tc>
        <w:tc>
          <w:tcPr>
            <w:tcW w:w="0" w:type="auto"/>
            <w:tcBorders>
              <w:left w:val="single" w:sz="4" w:space="0" w:color="auto"/>
              <w:bottom w:val="threeDEmboss" w:sz="24" w:space="0" w:color="auto"/>
              <w:right w:val="threeDEmboss" w:sz="24" w:space="0" w:color="auto"/>
            </w:tcBorders>
            <w:vAlign w:val="center"/>
          </w:tcPr>
          <w:p w:rsidR="003E103F" w:rsidRPr="00970D81" w:rsidRDefault="003E103F" w:rsidP="00DA3EF8">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3E103F" w:rsidRDefault="0013027F" w:rsidP="003E103F">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3E103F" w:rsidRDefault="003E103F" w:rsidP="003E103F">
      <w:pPr>
        <w:pStyle w:val="Paragraphe"/>
      </w:pPr>
      <w:r>
        <w:br w:type="page"/>
      </w:r>
    </w:p>
    <w:p w:rsidR="0013027F" w:rsidRPr="003E103F" w:rsidRDefault="0013027F" w:rsidP="00EB7171">
      <w:pPr>
        <w:pStyle w:val="Tableau"/>
      </w:pPr>
      <w:bookmarkStart w:id="116" w:name="_Toc502672539"/>
      <w:r w:rsidRPr="003E103F">
        <w:lastRenderedPageBreak/>
        <w:t xml:space="preserve">Description du champs </w:t>
      </w:r>
      <w:proofErr w:type="spellStart"/>
      <w:r w:rsidRPr="003E103F">
        <w:rPr>
          <w:i/>
        </w:rPr>
        <w:t>nts</w:t>
      </w:r>
      <w:proofErr w:type="spellEnd"/>
      <w:r w:rsidRPr="003E103F">
        <w:t xml:space="preserve"> des fichiers JSON standardisés</w:t>
      </w:r>
      <w:bookmarkEnd w:id="116"/>
    </w:p>
    <w:tbl>
      <w:tblPr>
        <w:tblStyle w:val="PlainTable3"/>
        <w:tblW w:w="0" w:type="auto"/>
        <w:tblLook w:val="0480" w:firstRow="0" w:lastRow="0" w:firstColumn="1" w:lastColumn="0" w:noHBand="0" w:noVBand="1"/>
      </w:tblPr>
      <w:tblGrid>
        <w:gridCol w:w="1628"/>
        <w:gridCol w:w="3231"/>
        <w:gridCol w:w="3285"/>
      </w:tblGrid>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threeDEmboss" w:sz="24" w:space="0" w:color="auto"/>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top w:val="threeDEmboss" w:sz="24" w:space="0" w:color="auto"/>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970D81" w:rsidRDefault="00E33F1F" w:rsidP="00DA3EF8">
            <w:pPr>
              <w:pStyle w:val="text"/>
              <w:cnfStyle w:val="000000100000" w:firstRow="0" w:lastRow="0" w:firstColumn="0" w:lastColumn="0" w:oddVBand="0" w:evenVBand="0" w:oddHBand="1" w:evenHBand="0" w:firstRowFirstColumn="0" w:firstRowLastColumn="0" w:lastRowFirstColumn="0" w:lastRowLastColumn="0"/>
            </w:pPr>
            <w:r>
              <w:t>score</w:t>
            </w:r>
          </w:p>
        </w:tc>
        <w:tc>
          <w:tcPr>
            <w:tcW w:w="0" w:type="auto"/>
            <w:tcBorders>
              <w:top w:val="threeDEmboss" w:sz="24" w:space="0" w:color="auto"/>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AF6D79" w:rsidP="00DA3EF8">
            <w:pPr>
              <w:pStyle w:val="text"/>
              <w:cnfStyle w:val="000000100000" w:firstRow="0" w:lastRow="0" w:firstColumn="0" w:lastColumn="0" w:oddVBand="0" w:evenVBand="0" w:oddHBand="1" w:evenHBand="0" w:firstRowFirstColumn="0" w:firstRowLastColumn="0" w:lastRowFirstColumn="0" w:lastRowLastColumn="0"/>
            </w:pPr>
            <w:r w:rsidRPr="00E10C66">
              <w:t>p</w:t>
            </w:r>
            <w:r w:rsidR="007D4481" w:rsidRPr="00E10C66">
              <w:t>osition</w:t>
            </w:r>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E33F1F" w:rsidP="00DA3EF8">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r w:rsidR="00AF3199">
              <w:rPr>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007D4481" w:rsidRPr="003E103F">
              <w:rPr>
                <w:rFonts w:ascii="Times New Roman" w:hAnsi="Times New Roman" w:cs="Times New Roman"/>
                <w:shd w:val="clear" w:color="auto" w:fill="FFFFFF" w:themeFill="background1"/>
              </w:rPr>
              <w:t>osition</w:t>
            </w:r>
            <w:r w:rsidR="007D4481"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13027F" w:rsidP="00DA3EF8">
            <w:pPr>
              <w:pStyle w:val="text"/>
              <w:cnfStyle w:val="000000100000" w:firstRow="0" w:lastRow="0" w:firstColumn="0" w:lastColumn="0" w:oddVBand="0" w:evenVBand="0" w:oddHBand="1" w:evenHBand="0" w:firstRowFirstColumn="0" w:firstRowLastColumn="0" w:lastRowFirstColumn="0" w:lastRowLastColumn="0"/>
            </w:pPr>
            <w:r w:rsidRPr="00E10C66">
              <w:t>erreur</w:t>
            </w:r>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AF6D79"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w:t>
            </w:r>
            <w:r w:rsidR="007D4481" w:rsidRPr="00E10C66">
              <w:t>egion</w:t>
            </w:r>
            <w:proofErr w:type="spellEnd"/>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0013027F" w:rsidRPr="003E103F">
              <w:rPr>
                <w:rFonts w:ascii="Times New Roman" w:hAnsi="Times New Roman" w:cs="Times New Roman"/>
                <w:shd w:val="clear" w:color="auto" w:fill="FFFFFF" w:themeFill="background1"/>
              </w:rPr>
              <w:t>aleur</w:t>
            </w:r>
            <w:r w:rsidR="0013027F"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13027F" w:rsidRPr="004A315F" w:rsidRDefault="007D4481"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sidR="00AF3199">
              <w:rPr>
                <w:rFonts w:ascii="Arial" w:hAnsi="Arial" w:cs="Arial"/>
                <w:color w:val="222222"/>
                <w:sz w:val="22"/>
                <w:shd w:val="clear" w:color="auto" w:fill="FFFFFF" w:themeFill="background1"/>
              </w:rPr>
              <w:t>?</w:t>
            </w:r>
          </w:p>
        </w:tc>
      </w:tr>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13027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etat</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AF6D79"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na</w:t>
            </w:r>
            <w:r w:rsidR="007D4481" w:rsidRPr="00E10C66">
              <w:t>_id</w:t>
            </w:r>
            <w:proofErr w:type="spellEnd"/>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13027F" w:rsidRPr="003E103F">
              <w:rPr>
                <w:rFonts w:ascii="Times New Roman" w:hAnsi="Times New Roman" w:cs="Times New Roman"/>
                <w:shd w:val="clear" w:color="auto" w:fill="FFFFFF" w:themeFill="background1"/>
              </w:rPr>
              <w:t>réquence</w:t>
            </w:r>
            <w:r w:rsidR="0013027F" w:rsidRPr="00AF6D79">
              <w:rPr>
                <w:rFonts w:ascii="Arial" w:hAnsi="Arial" w:cs="Arial"/>
                <w:color w:val="303030"/>
                <w:sz w:val="22"/>
                <w:shd w:val="clear" w:color="auto" w:fill="FFFFFF" w:themeFill="background1"/>
              </w:rPr>
              <w:t xml:space="preserve"> pairée</w:t>
            </w:r>
            <w:r w:rsidR="00E33F1F">
              <w:rPr>
                <w:rFonts w:ascii="Arial" w:hAnsi="Arial" w:cs="Arial"/>
                <w:color w:val="303030"/>
                <w:sz w:val="22"/>
                <w:shd w:val="clear" w:color="auto" w:fill="FFFFFF" w:themeFill="background1"/>
              </w:rPr>
              <w:t xml:space="preserve"> par logiciel</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007D4481" w:rsidRPr="003E103F">
              <w:rPr>
                <w:rFonts w:ascii="Times New Roman" w:hAnsi="Times New Roman" w:cs="Times New Roman"/>
                <w:shd w:val="clear" w:color="auto" w:fill="FFFFFF" w:themeFill="background1"/>
              </w:rPr>
              <w:t>dentifiant</w:t>
            </w:r>
            <w:r w:rsidR="007D4481" w:rsidRPr="00AF6D79">
              <w:rPr>
                <w:rFonts w:ascii="Arial" w:hAnsi="Arial" w:cs="Arial"/>
                <w:color w:val="303030"/>
                <w:sz w:val="22"/>
                <w:shd w:val="clear" w:color="auto" w:fill="FFFFFF" w:themeFill="background1"/>
              </w:rPr>
              <w:t xml:space="preserve"> de l’ARN dans lequel, le nucléotide se trouv</w:t>
            </w:r>
            <w:r w:rsidR="00FC6491">
              <w:rPr>
                <w:rFonts w:ascii="Arial" w:hAnsi="Arial" w:cs="Arial"/>
                <w:color w:val="303030"/>
                <w:sz w:val="22"/>
                <w:shd w:val="clear" w:color="auto" w:fill="FFFFFF" w:themeFill="background1"/>
              </w:rPr>
              <w:t>e</w:t>
            </w:r>
            <w:r>
              <w:rPr>
                <w:rFonts w:ascii="Arial" w:hAnsi="Arial" w:cs="Arial"/>
                <w:color w:val="303030"/>
                <w:sz w:val="22"/>
                <w:shd w:val="clear" w:color="auto" w:fill="FFFFFF" w:themeFill="background1"/>
              </w:rPr>
              <w:t>.</w:t>
            </w:r>
          </w:p>
        </w:tc>
      </w:tr>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7D4481"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inHelice</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AF6D79" w:rsidP="00DA3EF8">
            <w:pPr>
              <w:pStyle w:val="text"/>
              <w:cnfStyle w:val="000000100000" w:firstRow="0" w:lastRow="0" w:firstColumn="0" w:lastColumn="0" w:oddVBand="0" w:evenVBand="0" w:oddHBand="1" w:evenHBand="0" w:firstRowFirstColumn="0" w:firstRowLastColumn="0" w:lastRowFirstColumn="0" w:lastRowLastColumn="0"/>
            </w:pPr>
            <w:r w:rsidRPr="00E10C66">
              <w:t>s</w:t>
            </w:r>
            <w:r w:rsidR="007D4481" w:rsidRPr="00E10C66">
              <w:t>eq_motif3 / 5</w:t>
            </w:r>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7D4481"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sidR="00AF6D79">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right w:val="threeDEmboss" w:sz="24" w:space="0" w:color="auto"/>
            </w:tcBorders>
            <w:vAlign w:val="center"/>
          </w:tcPr>
          <w:p w:rsidR="0013027F" w:rsidRPr="003E103F" w:rsidRDefault="007D4481"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sidR="00AF3199">
              <w:rPr>
                <w:rFonts w:ascii="Arial" w:hAnsi="Arial" w:cs="Arial"/>
                <w:color w:val="303030"/>
                <w:sz w:val="22"/>
                <w:shd w:val="clear" w:color="auto" w:fill="FFFFFF" w:themeFill="background1"/>
              </w:rPr>
              <w:t>.</w:t>
            </w:r>
            <w:r w:rsidR="00EB7171">
              <w:rPr>
                <w:rFonts w:ascii="Arial" w:hAnsi="Arial" w:cs="Arial"/>
                <w:color w:val="303030"/>
                <w:sz w:val="22"/>
                <w:shd w:val="clear" w:color="auto" w:fill="FFFFFF" w:themeFill="background1"/>
              </w:rPr>
              <w:t xml:space="preserve"> (3/5)</w:t>
            </w:r>
          </w:p>
        </w:tc>
      </w:tr>
      <w:tr w:rsidR="007D4481" w:rsidRPr="00AF6D79"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7D4481"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localNcmD</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7D4481"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sc_mcff</w:t>
            </w:r>
            <w:proofErr w:type="spellEnd"/>
            <w:r w:rsidRPr="00E10C66">
              <w:t xml:space="preserve"> / </w:t>
            </w:r>
            <w:proofErr w:type="spellStart"/>
            <w:r w:rsidRPr="00E10C66">
              <w:t>sc_so</w:t>
            </w:r>
            <w:proofErr w:type="spellEnd"/>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right w:val="double" w:sz="4" w:space="0" w:color="7F7F7F" w:themeColor="text1" w:themeTint="80"/>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7D4481" w:rsidRPr="003E103F">
              <w:rPr>
                <w:rFonts w:ascii="Times New Roman" w:hAnsi="Times New Roman" w:cs="Times New Roman"/>
                <w:shd w:val="clear" w:color="auto" w:fill="FFFFFF" w:themeFill="background1"/>
              </w:rPr>
              <w:t>réquence</w:t>
            </w:r>
            <w:r w:rsidR="007D4481"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right w:val="threeDEmboss" w:sz="24" w:space="0" w:color="auto"/>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007D4481" w:rsidRPr="00AF6D79">
              <w:rPr>
                <w:rFonts w:ascii="Arial" w:hAnsi="Arial" w:cs="Arial"/>
                <w:color w:val="303030"/>
                <w:sz w:val="22"/>
                <w:shd w:val="clear" w:color="auto" w:fill="FFFFFF" w:themeFill="background1"/>
              </w:rPr>
              <w:t xml:space="preserve">core de prédiction du nucléotide dans </w:t>
            </w:r>
            <w:r w:rsidR="007D4481" w:rsidRPr="003E103F">
              <w:rPr>
                <w:rFonts w:ascii="Times New Roman" w:hAnsi="Times New Roman" w:cs="Times New Roman"/>
                <w:shd w:val="clear" w:color="auto" w:fill="FFFFFF" w:themeFill="background1"/>
              </w:rPr>
              <w:t>toutes</w:t>
            </w:r>
            <w:r w:rsidR="007D4481"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7D4481" w:rsidRPr="00C01DF0" w:rsidTr="00DA3E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right w:val="threeDEmboss" w:sz="12" w:space="0" w:color="auto"/>
            </w:tcBorders>
            <w:vAlign w:val="center"/>
          </w:tcPr>
          <w:p w:rsidR="0013027F" w:rsidRPr="00125885" w:rsidRDefault="0013027F" w:rsidP="00DA3EF8">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left w:val="threeDEmboss" w:sz="12" w:space="0" w:color="auto"/>
              <w:right w:val="double" w:sz="4" w:space="0" w:color="7F7F7F" w:themeColor="text1" w:themeTint="80"/>
            </w:tcBorders>
            <w:shd w:val="pct10" w:color="E7E6E6" w:themeColor="background2" w:fill="F2F2F2" w:themeFill="background1" w:themeFillShade="F2"/>
            <w:vAlign w:val="center"/>
          </w:tcPr>
          <w:p w:rsidR="0013027F" w:rsidRPr="00E10C66" w:rsidRDefault="004A315F" w:rsidP="00DA3EF8">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m</w:t>
            </w:r>
            <w:r w:rsidR="007D4481" w:rsidRPr="00E10C66">
              <w:t>fp_mcff</w:t>
            </w:r>
            <w:proofErr w:type="spellEnd"/>
            <w:r w:rsidR="007D4481" w:rsidRPr="00E10C66">
              <w:t xml:space="preserve"> / </w:t>
            </w:r>
            <w:proofErr w:type="spellStart"/>
            <w:r w:rsidR="007D4481" w:rsidRPr="00E10C66">
              <w:t>mfp_so</w:t>
            </w:r>
            <w:proofErr w:type="spellEnd"/>
          </w:p>
        </w:tc>
        <w:tc>
          <w:tcPr>
            <w:tcW w:w="0" w:type="auto"/>
            <w:tcBorders>
              <w:left w:val="double" w:sz="4" w:space="0" w:color="7F7F7F" w:themeColor="text1" w:themeTint="80"/>
              <w:right w:val="threeDEmboss" w:sz="24" w:space="0" w:color="auto"/>
            </w:tcBorders>
            <w:shd w:val="pct10" w:color="E7E6E6" w:themeColor="background2" w:fill="F2F2F2" w:themeFill="background1" w:themeFillShade="F2"/>
            <w:vAlign w:val="center"/>
          </w:tcPr>
          <w:p w:rsidR="0013027F" w:rsidRPr="00E10C66" w:rsidRDefault="007D4481" w:rsidP="00DA3EF8">
            <w:pPr>
              <w:pStyle w:val="text"/>
              <w:cnfStyle w:val="000000100000" w:firstRow="0" w:lastRow="0" w:firstColumn="0" w:lastColumn="0" w:oddVBand="0" w:evenVBand="0" w:oddHBand="1" w:evenHBand="0" w:firstRowFirstColumn="0" w:firstRowLastColumn="0" w:lastRowFirstColumn="0" w:lastRowLastColumn="0"/>
            </w:pPr>
            <w:r w:rsidRPr="00E10C66">
              <w:t>sorte</w:t>
            </w:r>
          </w:p>
        </w:tc>
      </w:tr>
      <w:tr w:rsidR="007D4481" w:rsidRPr="00AF6D79" w:rsidTr="00DA3EF8">
        <w:tc>
          <w:tcPr>
            <w:cnfStyle w:val="001000000000" w:firstRow="0" w:lastRow="0" w:firstColumn="1" w:lastColumn="0" w:oddVBand="0" w:evenVBand="0" w:oddHBand="0" w:evenHBand="0" w:firstRowFirstColumn="0" w:firstRowLastColumn="0" w:lastRowFirstColumn="0" w:lastRowLastColumn="0"/>
            <w:tcW w:w="0" w:type="auto"/>
            <w:tcBorders>
              <w:left w:val="threeDEmboss" w:sz="24" w:space="0" w:color="auto"/>
              <w:bottom w:val="threeDEmboss" w:sz="24" w:space="0" w:color="auto"/>
              <w:right w:val="threeDEmboss" w:sz="12" w:space="0" w:color="auto"/>
            </w:tcBorders>
            <w:vAlign w:val="center"/>
          </w:tcPr>
          <w:p w:rsidR="0013027F" w:rsidRPr="00125885" w:rsidRDefault="0013027F" w:rsidP="00DA3EF8">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left w:val="threeDEmboss" w:sz="12" w:space="0" w:color="auto"/>
              <w:bottom w:val="threeDEmboss" w:sz="24" w:space="0" w:color="auto"/>
              <w:right w:val="double" w:sz="4" w:space="0" w:color="7F7F7F" w:themeColor="text1" w:themeTint="80"/>
            </w:tcBorders>
            <w:vAlign w:val="center"/>
          </w:tcPr>
          <w:p w:rsidR="0013027F" w:rsidRPr="00AF6D79" w:rsidRDefault="00AF319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007D4481" w:rsidRPr="003E103F">
              <w:rPr>
                <w:rFonts w:ascii="Times New Roman" w:hAnsi="Times New Roman" w:cs="Times New Roman"/>
                <w:shd w:val="clear" w:color="auto" w:fill="FFFFFF" w:themeFill="background1"/>
              </w:rPr>
              <w:t>artenaire</w:t>
            </w:r>
            <w:r w:rsidR="007D4481"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bottom w:val="threeDEmboss" w:sz="24" w:space="0" w:color="auto"/>
              <w:right w:val="threeDEmboss" w:sz="24" w:space="0" w:color="auto"/>
            </w:tcBorders>
            <w:vAlign w:val="center"/>
          </w:tcPr>
          <w:p w:rsidR="0013027F" w:rsidRPr="00AF6D79" w:rsidRDefault="00AF6D79" w:rsidP="00DA3EF8">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EF2B00" w:rsidRDefault="00EF2B00">
      <w:pPr>
        <w:spacing w:line="240" w:lineRule="auto"/>
        <w:jc w:val="left"/>
      </w:pPr>
      <w:r>
        <w:br w:type="page"/>
      </w:r>
    </w:p>
    <w:p w:rsidR="003E103F" w:rsidRDefault="003E103F" w:rsidP="003E103F">
      <w:pPr>
        <w:pStyle w:val="Heading2"/>
      </w:pPr>
      <w:bookmarkStart w:id="117" w:name="_Toc502671858"/>
      <w:bookmarkStart w:id="118" w:name="_Toc502671972"/>
      <w:r>
        <w:lastRenderedPageBreak/>
        <w:t>Information sur les données collectées</w:t>
      </w:r>
      <w:bookmarkEnd w:id="117"/>
      <w:bookmarkEnd w:id="118"/>
    </w:p>
    <w:p w:rsidR="00A85878" w:rsidRDefault="00904CA5" w:rsidP="003E103F">
      <w:pPr>
        <w:pStyle w:val="Paragraphe"/>
      </w:pPr>
      <w:r>
        <w:t xml:space="preserve">Dans la prochaine section, j’ai </w:t>
      </w:r>
      <w:r w:rsidR="00FC6491">
        <w:t>fait</w:t>
      </w:r>
      <w:r>
        <w:t xml:space="preserve"> ressortir les statistiques pertinentes</w:t>
      </w:r>
      <w:r w:rsidR="00EB7171">
        <w:t xml:space="preserve"> de</w:t>
      </w:r>
      <w:r>
        <w:t xml:space="preserve"> </w:t>
      </w:r>
      <w:r w:rsidR="00CD3D66">
        <w:t>quelques</w:t>
      </w:r>
      <w:r>
        <w:t xml:space="preserve"> champs des fichier</w:t>
      </w:r>
      <w:r w:rsidR="00A85878">
        <w:t>s</w:t>
      </w:r>
      <w:r>
        <w:t xml:space="preserve"> </w:t>
      </w:r>
      <w:r w:rsidR="00CD3D66">
        <w:t>JSON</w:t>
      </w:r>
      <w:r w:rsidR="00A85878">
        <w:t xml:space="preserve"> présenté</w:t>
      </w:r>
      <w:r w:rsidR="00CD3D66">
        <w:t>s</w:t>
      </w:r>
      <w:r w:rsidR="00A85878">
        <w:t xml:space="preserve"> plus haut</w:t>
      </w:r>
      <w:r>
        <w:t xml:space="preserve">. </w:t>
      </w:r>
      <w:r w:rsidR="00CD3D66">
        <w:t>J’ai bâti deux bases de données successivement.</w:t>
      </w:r>
    </w:p>
    <w:p w:rsidR="00E00A11" w:rsidRDefault="00A85878" w:rsidP="00A85878">
      <w:pPr>
        <w:pStyle w:val="Paragraphesuite"/>
      </w:pPr>
      <w:r>
        <w:t>Dans la première que je nomme</w:t>
      </w:r>
      <w:r w:rsidR="00CD3D66">
        <w:t xml:space="preserve"> «</w:t>
      </w:r>
      <w:r>
        <w:t xml:space="preserve"> </w:t>
      </w:r>
      <w:r w:rsidRPr="00E33F1F">
        <w:rPr>
          <w:u w:val="single"/>
        </w:rPr>
        <w:t>non filtrée</w:t>
      </w:r>
      <w:r w:rsidR="00CD3D66" w:rsidRPr="00CD3D66">
        <w:t xml:space="preserve"> »</w:t>
      </w:r>
      <w:r>
        <w:t>, p</w:t>
      </w:r>
      <w:r w:rsidR="00904CA5">
        <w:t>lus de 43 000 ARN</w:t>
      </w:r>
      <w:r>
        <w:t xml:space="preserve"> provenant de la RMDB</w:t>
      </w:r>
      <w:r w:rsidR="00904CA5">
        <w:t xml:space="preserve"> ont servi pour ces statistiques, ce qui totalise un peu moins de 4 millions de nucléotides </w:t>
      </w:r>
      <w:r w:rsidR="00DF5344">
        <w:t>sondé</w:t>
      </w:r>
      <w:r>
        <w:t>s</w:t>
      </w:r>
      <w:r w:rsidR="00904CA5">
        <w:t>.</w:t>
      </w:r>
      <w:r w:rsidR="00DF5344">
        <w:t xml:space="preserve"> </w:t>
      </w:r>
      <w:r>
        <w:t>Pour cette base de données, la seule condition est que l</w:t>
      </w:r>
      <w:r w:rsidR="00DF5344">
        <w:t xml:space="preserve">es ARN </w:t>
      </w:r>
      <w:r>
        <w:t>doivent</w:t>
      </w:r>
      <w:r w:rsidR="00DF5344">
        <w:t xml:space="preserve"> avoir un</w:t>
      </w:r>
      <w:r w:rsidR="004A315F">
        <w:t xml:space="preserve"> rapport </w:t>
      </w:r>
      <w:r>
        <w:t xml:space="preserve">« </w:t>
      </w:r>
      <w:r w:rsidR="004A315F">
        <w:t>signal</w:t>
      </w:r>
      <w:r>
        <w:t xml:space="preserve"> sur </w:t>
      </w:r>
      <w:r w:rsidR="004A315F">
        <w:t>bruit</w:t>
      </w:r>
      <w:r>
        <w:t xml:space="preserve"> »</w:t>
      </w:r>
      <w:r w:rsidR="00DF5344">
        <w:t xml:space="preserve"> supérieur à 1 pour être considéré</w:t>
      </w:r>
      <w:r w:rsidR="004A315F">
        <w:t>s</w:t>
      </w:r>
      <w:r w:rsidR="00DF5344">
        <w:t>.</w:t>
      </w:r>
    </w:p>
    <w:p w:rsidR="00056F72" w:rsidRDefault="00056F72" w:rsidP="00056F72">
      <w:pPr>
        <w:pStyle w:val="Paragraphesuite"/>
      </w:pPr>
      <w:r>
        <w:t xml:space="preserve">La deuxième que je nomme </w:t>
      </w:r>
      <w:r w:rsidR="00C4196A" w:rsidRPr="00E33F1F">
        <w:rPr>
          <w:u w:val="single"/>
        </w:rPr>
        <w:t>filtr</w:t>
      </w:r>
      <w:r w:rsidR="00E33F1F" w:rsidRPr="00E33F1F">
        <w:rPr>
          <w:u w:val="single"/>
        </w:rPr>
        <w:t>ée</w:t>
      </w:r>
      <w:r w:rsidR="00C4196A">
        <w:t xml:space="preserve"> contient plus de 16 000 ARN. Comme expliqué plus haut, le ratio d’adénine</w:t>
      </w:r>
      <w:r w:rsidR="00E33F1F">
        <w:t xml:space="preserve"> sur le nombre de nucléotide</w:t>
      </w:r>
      <w:r w:rsidR="00CD3D66">
        <w:t>s</w:t>
      </w:r>
      <w:r w:rsidR="00E33F1F">
        <w:t xml:space="preserve"> total</w:t>
      </w:r>
      <w:r w:rsidR="00C4196A">
        <w:t xml:space="preserve"> doit être inférieur à 50% et la moyenne des score</w:t>
      </w:r>
      <w:r w:rsidR="008D1B9D">
        <w:t>s</w:t>
      </w:r>
      <w:r w:rsidR="00C4196A">
        <w:t xml:space="preserve"> plus petite que 1,5.</w:t>
      </w:r>
    </w:p>
    <w:p w:rsidR="005B6DB0" w:rsidRPr="005B6DB0" w:rsidRDefault="005B6DB0" w:rsidP="005B6DB0">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4A315F" w:rsidRPr="004A315F" w:rsidRDefault="004A315F" w:rsidP="008B03A0">
      <w:pPr>
        <w:pStyle w:val="Heading3"/>
      </w:pPr>
      <w:bookmarkStart w:id="119" w:name="_Toc502671859"/>
      <w:r w:rsidRPr="004A315F">
        <w:rPr>
          <w:shd w:val="clear" w:color="auto" w:fill="FFFFFF" w:themeFill="background1"/>
        </w:rPr>
        <w:t>Scores</w:t>
      </w:r>
      <w:r w:rsidR="00185587">
        <w:rPr>
          <w:shd w:val="clear" w:color="auto" w:fill="FFFFFF" w:themeFill="background1"/>
        </w:rPr>
        <w:t xml:space="preserve"> m</w:t>
      </w:r>
      <w:r w:rsidRPr="004A315F">
        <w:rPr>
          <w:shd w:val="clear" w:color="auto" w:fill="FFFFFF" w:themeFill="background1"/>
        </w:rPr>
        <w:t>oy</w:t>
      </w:r>
      <w:r w:rsidR="00185587">
        <w:rPr>
          <w:shd w:val="clear" w:color="auto" w:fill="FFFFFF" w:themeFill="background1"/>
        </w:rPr>
        <w:t>ens</w:t>
      </w:r>
      <w:r w:rsidR="003C2210">
        <w:rPr>
          <w:shd w:val="clear" w:color="auto" w:fill="FFFFFF" w:themeFill="background1"/>
        </w:rPr>
        <w:t xml:space="preserve"> des valeurs de réactivité</w:t>
      </w:r>
      <w:bookmarkEnd w:id="119"/>
    </w:p>
    <w:p w:rsidR="00E00A11" w:rsidRDefault="00EB412D" w:rsidP="008B03A0">
      <w:pPr>
        <w:pStyle w:val="Paragraphe"/>
      </w:pPr>
      <w:r>
        <w:t>Comme vous pouvez le constater dans la figure 1</w:t>
      </w:r>
      <w:r w:rsidR="00F710AC">
        <w:t>0</w:t>
      </w:r>
      <w:r>
        <w:t>, l</w:t>
      </w:r>
      <w:r w:rsidR="00575750">
        <w:t xml:space="preserve">a majorité </w:t>
      </w:r>
      <w:r w:rsidR="00286B89">
        <w:t>des moyennes</w:t>
      </w:r>
      <w:r w:rsidR="00575750">
        <w:t xml:space="preserve"> des</w:t>
      </w:r>
      <w:r w:rsidR="00CD3D66">
        <w:t xml:space="preserve"> valeurs de</w:t>
      </w:r>
      <w:r w:rsidR="00575750">
        <w:t xml:space="preserve"> réactivité se trouve sous la barre des 1.</w:t>
      </w:r>
      <w:r w:rsidR="00286B89">
        <w:t xml:space="preserve"> Cette analyse </w:t>
      </w:r>
      <w:r w:rsidR="00C4196A">
        <w:t>a été</w:t>
      </w:r>
      <w:r w:rsidR="00286B89">
        <w:t xml:space="preserve"> faite avant l’application du filtre sur la moyenne</w:t>
      </w:r>
      <w:r>
        <w:t xml:space="preserve"> des scores de réactivité par ARN</w:t>
      </w:r>
      <w:r w:rsidR="00286B89">
        <w:t xml:space="preserve"> et le contenu </w:t>
      </w:r>
      <w:r>
        <w:t xml:space="preserve">relatif </w:t>
      </w:r>
      <w:r w:rsidR="00286B89">
        <w:t xml:space="preserve">en adénosine. </w:t>
      </w:r>
    </w:p>
    <w:p w:rsidR="0011170C" w:rsidRDefault="004D061E" w:rsidP="00AA368E">
      <w:pPr>
        <w:pStyle w:val="Paragraphesuite"/>
        <w:jc w:val="center"/>
      </w:pPr>
      <w:r w:rsidRPr="00FD4766">
        <w:rPr>
          <w:noProof/>
          <w:shd w:val="clear" w:color="auto" w:fill="FFFFFF" w:themeFill="background1"/>
        </w:rPr>
        <w:lastRenderedPageBreak/>
        <mc:AlternateContent>
          <mc:Choice Requires="wps">
            <w:drawing>
              <wp:anchor distT="45720" distB="45720" distL="114300" distR="114300" simplePos="0" relativeHeight="251877376" behindDoc="0" locked="0" layoutInCell="1" allowOverlap="1" wp14:anchorId="0E31A385" wp14:editId="215ADE7D">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1A385" id="Text Box 235" o:spid="_x0000_s1033" type="#_x0000_t202" style="position:absolute;left:0;text-align:left;margin-left:57.9pt;margin-top:6.5pt;width:307.65pt;height:36.9pt;z-index:251877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CtqTvsJgIAACYEAAAOAAAAAAAAAAAAAAAAAC4CAABkcnMvZTJvRG9j&#10;LnhtbFBLAQItABQABgAIAAAAIQDmhUcF3QAAAAkBAAAPAAAAAAAAAAAAAAAAAIAEAABkcnMvZG93&#10;bnJldi54bWxQSwUGAAAAAAQABADzAAAAigUAAAAA&#10;" stroked="f">
                <v:textbo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3520" behindDoc="0" locked="0" layoutInCell="1" allowOverlap="1" wp14:anchorId="5F53CF3A" wp14:editId="2D41D597">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F67FD5" w:rsidRPr="0047091F" w:rsidRDefault="00F67FD5" w:rsidP="00A4455A">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3CF3A" id="Text Box 253" o:spid="_x0000_s1034" type="#_x0000_t202" style="position:absolute;left:0;text-align:left;margin-left:-2.8pt;margin-top:90.65pt;width:87.95pt;height:21.25pt;rotation:-90;z-index:251883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" stroked="f">
                <v:textbox>
                  <w:txbxContent>
                    <w:p w:rsidR="00F67FD5" w:rsidRPr="0047091F" w:rsidRDefault="00F67FD5" w:rsidP="00A4455A">
                      <w:pPr>
                        <w:spacing w:line="240" w:lineRule="auto"/>
                        <w:rPr>
                          <w:sz w:val="18"/>
                        </w:rPr>
                      </w:pPr>
                      <w:r>
                        <w:rPr>
                          <w:sz w:val="18"/>
                          <w:shd w:val="clear" w:color="auto" w:fill="FFFFFF" w:themeFill="background1"/>
                        </w:rPr>
                        <w:t>Score moyen</w:t>
                      </w:r>
                    </w:p>
                  </w:txbxContent>
                </v:textbox>
                <w10:wrap anchorx="margin"/>
              </v:shape>
            </w:pict>
          </mc:Fallback>
        </mc:AlternateContent>
      </w:r>
      <w:r w:rsidR="0047091F" w:rsidRPr="00FD4766">
        <w:rPr>
          <w:noProof/>
          <w:shd w:val="clear" w:color="auto" w:fill="FFFFFF" w:themeFill="background1"/>
        </w:rPr>
        <mc:AlternateContent>
          <mc:Choice Requires="wps">
            <w:drawing>
              <wp:anchor distT="45720" distB="45720" distL="114300" distR="114300" simplePos="0" relativeHeight="251879424" behindDoc="0" locked="0" layoutInCell="1" allowOverlap="1" wp14:anchorId="6C5C250E" wp14:editId="2606880B">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5C250E" id="Text Box 239" o:spid="_x0000_s1035" type="#_x0000_t202" style="position:absolute;left:0;text-align:left;margin-left:0;margin-top:194.4pt;width:74.45pt;height:21.25pt;z-index:2518794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11170C">
        <w:rPr>
          <w:noProof/>
        </w:rPr>
        <w:drawing>
          <wp:inline distT="0" distB="0" distL="0" distR="0">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E33F1F" w:rsidRDefault="009A168D" w:rsidP="00540B82">
      <w:pPr>
        <w:pStyle w:val="Figure"/>
      </w:pPr>
      <w:bookmarkStart w:id="120" w:name="_Toc502671246"/>
      <w:r w:rsidRPr="0032646C">
        <w:rPr>
          <w:b/>
        </w:rPr>
        <w:t>Pour chaque ARN la moyenne des scores de</w:t>
      </w:r>
      <w:r w:rsidR="00CD3D66" w:rsidRPr="0032646C">
        <w:rPr>
          <w:b/>
        </w:rPr>
        <w:t>s valeurs de</w:t>
      </w:r>
      <w:r w:rsidRPr="0032646C">
        <w:rPr>
          <w:b/>
        </w:rPr>
        <w:t xml:space="preserve"> réactivité de ses nucléotides</w:t>
      </w:r>
      <w:r w:rsidR="00A95905" w:rsidRPr="0032646C">
        <w:rPr>
          <w:b/>
        </w:rPr>
        <w:t xml:space="preserve"> est calculée et ordonnée.</w:t>
      </w:r>
      <w:r w:rsidR="00A95905">
        <w:t xml:space="preserve"> On remarque que peu d’ARN ont un score moyen entre 2 et 6. Ces ARN proviennent de l’ensemble non filtré.</w:t>
      </w:r>
      <w:bookmarkEnd w:id="120"/>
    </w:p>
    <w:p w:rsidR="00A95905" w:rsidRPr="00A95905" w:rsidRDefault="00D8274F" w:rsidP="00DA3DC6">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1887616" behindDoc="0" locked="0" layoutInCell="1" allowOverlap="1" wp14:anchorId="63255147" wp14:editId="29AC0695">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255147" id="Text Box 254" o:spid="_x0000_s1036" type="#_x0000_t202" style="position:absolute;left:0;text-align:left;margin-left:22.8pt;margin-top:172.45pt;width:74pt;height:22pt;z-index:251887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" stroked="f">
                <v:textbo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5568" behindDoc="0" locked="0" layoutInCell="1" allowOverlap="1" wp14:anchorId="4CD9B14A" wp14:editId="56733EC5">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CD9B14A" id="Text Box 266" o:spid="_x0000_s1037" type="#_x0000_t202" style="position:absolute;left:0;text-align:left;margin-left:236.9pt;margin-top:82.45pt;width:123.35pt;height:21.95pt;rotation:-90;flip:y;z-index:251885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" stroked="f">
                <v:textbo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v:textbox>
                <w10:wrap anchorx="margin"/>
              </v:shape>
            </w:pict>
          </mc:Fallback>
        </mc:AlternateContent>
      </w:r>
      <w:r w:rsidR="00883A11">
        <w:rPr>
          <w:noProof/>
        </w:rPr>
        <w:drawing>
          <wp:anchor distT="0" distB="0" distL="114300" distR="114300" simplePos="0" relativeHeight="251723776" behindDoc="0" locked="0" layoutInCell="1" allowOverlap="1">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004D061E" w:rsidRPr="00FD4766">
        <w:rPr>
          <w:noProof/>
          <w:shd w:val="clear" w:color="auto" w:fill="FFFFFF" w:themeFill="background1"/>
        </w:rPr>
        <mc:AlternateContent>
          <mc:Choice Requires="wps">
            <w:drawing>
              <wp:anchor distT="45720" distB="45720" distL="114300" distR="114300" simplePos="0" relativeHeight="251881472" behindDoc="0" locked="0" layoutInCell="1" allowOverlap="1" wp14:anchorId="4D9BD0B2" wp14:editId="6DA22377">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BD0B2" id="Text Box 248" o:spid="_x0000_s1038" type="#_x0000_t202" style="position:absolute;left:0;text-align:left;margin-left:160.7pt;margin-top:187.8pt;width:74.45pt;height:19.7pt;z-index:251881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A95905">
        <w:rPr>
          <w:noProof/>
        </w:rPr>
        <w:drawing>
          <wp:inline distT="0" distB="0" distL="0" distR="0">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A95905" w:rsidRDefault="00C0710E" w:rsidP="00540B82">
      <w:pPr>
        <w:pStyle w:val="Figure"/>
      </w:pPr>
      <w:bookmarkStart w:id="121" w:name="_Toc502671247"/>
      <w:r w:rsidRPr="0032646C">
        <w:rPr>
          <w:b/>
        </w:rPr>
        <w:t>La différence entre c</w:t>
      </w:r>
      <w:r w:rsidR="00A95905" w:rsidRPr="0032646C">
        <w:rPr>
          <w:b/>
        </w:rPr>
        <w:t xml:space="preserve">ette figure </w:t>
      </w:r>
      <w:r w:rsidRPr="0032646C">
        <w:rPr>
          <w:b/>
        </w:rPr>
        <w:t>et l</w:t>
      </w:r>
      <w:r w:rsidR="00A95905" w:rsidRPr="0032646C">
        <w:rPr>
          <w:b/>
        </w:rPr>
        <w:t xml:space="preserve">a figure </w:t>
      </w:r>
      <w:r w:rsidR="0049713A" w:rsidRPr="0032646C">
        <w:rPr>
          <w:b/>
        </w:rPr>
        <w:t>1</w:t>
      </w:r>
      <w:r w:rsidR="00F710AC" w:rsidRPr="0032646C">
        <w:rPr>
          <w:b/>
        </w:rPr>
        <w:t>0</w:t>
      </w:r>
      <w:r w:rsidRPr="0032646C">
        <w:rPr>
          <w:b/>
        </w:rPr>
        <w:t xml:space="preserve"> est</w:t>
      </w:r>
      <w:r w:rsidR="00A95905" w:rsidRPr="0032646C">
        <w:rPr>
          <w:b/>
        </w:rPr>
        <w:t xml:space="preserve"> </w:t>
      </w:r>
      <w:r w:rsidRPr="0032646C">
        <w:rPr>
          <w:b/>
        </w:rPr>
        <w:t>qu’</w:t>
      </w:r>
      <w:r w:rsidR="002A1592" w:rsidRPr="0032646C">
        <w:rPr>
          <w:b/>
        </w:rPr>
        <w:t>ici</w:t>
      </w:r>
      <w:r w:rsidR="00A95905" w:rsidRPr="0032646C">
        <w:rPr>
          <w:b/>
        </w:rPr>
        <w:t xml:space="preserve"> les données proviennent de l’ensemble filtré.</w:t>
      </w:r>
      <w:r w:rsidR="00A95905">
        <w:t xml:space="preserve"> Le filtre écarte les ARN ayant une réactivité moyenne au-dessus de 1.5</w:t>
      </w:r>
      <w:r>
        <w:t xml:space="preserve">, </w:t>
      </w:r>
      <w:r w:rsidR="00605030">
        <w:t xml:space="preserve">ceux ayant </w:t>
      </w:r>
      <w:r>
        <w:t xml:space="preserve">un contenu en adénine au-dessus de 50% et </w:t>
      </w:r>
      <w:r w:rsidR="00605030">
        <w:t xml:space="preserve">ceux ayant </w:t>
      </w:r>
      <w:r>
        <w:t>un rapport signal sur bruit sous</w:t>
      </w:r>
      <w:r w:rsidR="00A4455A">
        <w:t xml:space="preserve"> 2</w:t>
      </w:r>
      <w:r w:rsidR="00A95905">
        <w:t>.</w:t>
      </w:r>
      <w:r w:rsidR="00D315CF">
        <w:t xml:space="preserve"> En plus petit à droite, se trouve la même distribution, mais représenté sous forme d’histogramme.</w:t>
      </w:r>
      <w:bookmarkEnd w:id="121"/>
    </w:p>
    <w:p w:rsidR="004D061E" w:rsidRPr="00D315CF" w:rsidRDefault="004D061E" w:rsidP="004D061E">
      <w:pPr>
        <w:pStyle w:val="Paragraphesuite"/>
      </w:pPr>
      <w:r w:rsidRPr="00CD3D66">
        <w:lastRenderedPageBreak/>
        <w:t>La distribution des moyennes des scores</w:t>
      </w:r>
      <w:r>
        <w:t xml:space="preserve"> de chaque ARN de l’ensemble filtré</w:t>
      </w:r>
      <w:r w:rsidRPr="00CD3D66">
        <w:t xml:space="preserve"> suit une courbe normale telle que déterminée par le test de </w:t>
      </w:r>
      <w:bookmarkStart w:id="122" w:name="_Hlk502600517"/>
      <w:r w:rsidRPr="00CD3D66">
        <w:t xml:space="preserve">Kolmogorov-Smirnov </w:t>
      </w:r>
      <w:bookmarkEnd w:id="122"/>
      <w:r>
        <w:fldChar w:fldCharType="begin"/>
      </w:r>
      <w:r w:rsidR="003E333F">
        <w:instrText xml:space="preserve"> ADDIN EN.CITE &lt;EndNote&gt;&lt;Cite&gt;&lt;Author&gt;Marsaglia&lt;/Author&gt;&lt;Year&gt;2003&lt;/Year&gt;&lt;RecNum&gt;45&lt;/RecNum&gt;&lt;DisplayText&gt;[51]&lt;/DisplayText&gt;&lt;record&gt;&lt;rec-number&gt;45&lt;/rec-number&gt;&lt;foreign-keys&gt;&lt;key app="EN" db-id="dtftfsr24va0v2etav4psxzqwvsxe0rzvwas" timestamp="0"&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sidR="00695B80">
        <w:rPr>
          <w:noProof/>
        </w:rPr>
        <w:t>[51]</w:t>
      </w:r>
      <w:r>
        <w:fldChar w:fldCharType="end"/>
      </w:r>
      <w:r>
        <w:t>.</w:t>
      </w:r>
    </w:p>
    <w:p w:rsidR="005C1D35" w:rsidRDefault="005C1D35" w:rsidP="005C1D35">
      <w:pPr>
        <w:pStyle w:val="Heading3"/>
      </w:pPr>
      <w:bookmarkStart w:id="123" w:name="_Toc502671860"/>
      <w:r>
        <w:t>Fréquence pairée normalisée</w:t>
      </w:r>
      <w:bookmarkEnd w:id="123"/>
    </w:p>
    <w:p w:rsidR="005C1D35" w:rsidRDefault="002A1592" w:rsidP="005C1D35">
      <w:pPr>
        <w:pStyle w:val="Paragraphe"/>
      </w:pPr>
      <w:bookmarkStart w:id="124" w:name="_Hlk501396349"/>
      <w:r w:rsidRPr="002A1592">
        <w:t xml:space="preserve">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w:t>
      </w:r>
      <w:proofErr w:type="spellStart"/>
      <w:r w:rsidRPr="002A1592">
        <w:t>RNAsubopt</w:t>
      </w:r>
      <w:proofErr w:type="spellEnd"/>
      <w:r w:rsidRPr="002A1592">
        <w:t xml:space="preserve"> sont pairées à 53,9288% du temps et ceux de </w:t>
      </w:r>
      <w:proofErr w:type="spellStart"/>
      <w:r w:rsidRPr="002A1592">
        <w:t>MCFlashfold</w:t>
      </w:r>
      <w:proofErr w:type="spellEnd"/>
      <w:r w:rsidRPr="002A1592">
        <w:t xml:space="preserve"> sont pairés à 87,6139% du temps.</w:t>
      </w:r>
      <w:r w:rsidR="00FC2D7C">
        <w:t xml:space="preserve"> Plus les nucléotides sont pairés, plus le nombre de MCN pour un ARN sera grand et plus le nombre de nucléotides qu’ils comprennent sera petit.</w:t>
      </w:r>
      <w:r w:rsidR="009D3890">
        <w:t xml:space="preserve"> S</w:t>
      </w:r>
      <w:r w:rsidR="00605030">
        <w:t xml:space="preserve">tatistiquement, plus un MCN a </w:t>
      </w:r>
      <w:r w:rsidR="004D061E">
        <w:t>de</w:t>
      </w:r>
      <w:r w:rsidR="009D3890">
        <w:t xml:space="preserve"> nucléotides, moins le nombre d’occurrence</w:t>
      </w:r>
      <w:r w:rsidR="00277ABE">
        <w:t>s</w:t>
      </w:r>
      <w:r w:rsidR="009D3890">
        <w:t xml:space="preserve"> dans la base de données de ce MCN sera grand.</w:t>
      </w:r>
      <w:r w:rsidR="00FC2D7C">
        <w:t xml:space="preserve"> Cette caractéristique est importante puisque </w:t>
      </w:r>
      <w:r w:rsidR="009D3890">
        <w:t xml:space="preserve">pour déterminer la réactivité du nucléotide </w:t>
      </w:r>
      <w:r w:rsidR="0040697C">
        <w:t>du</w:t>
      </w:r>
      <w:r w:rsidR="00FC2D7C">
        <w:t xml:space="preserve"> MCN</w:t>
      </w:r>
      <w:r w:rsidR="0040697C">
        <w:t xml:space="preserve"> (lorsque la position du nucléotide lui est ajouté</w:t>
      </w:r>
      <w:r w:rsidR="00277ABE">
        <w:t>e</w:t>
      </w:r>
      <w:r w:rsidR="0040697C">
        <w:t>),</w:t>
      </w:r>
      <w:r w:rsidR="009D3890">
        <w:t xml:space="preserve"> </w:t>
      </w:r>
      <w:r w:rsidR="0040697C">
        <w:t>plus le nombre d’occurrence</w:t>
      </w:r>
      <w:r w:rsidR="00277ABE">
        <w:t>s</w:t>
      </w:r>
      <w:r w:rsidR="0040697C">
        <w:t xml:space="preserve"> est grand plus sa puissance statistique augmente.</w:t>
      </w:r>
    </w:p>
    <w:bookmarkEnd w:id="124"/>
    <w:p w:rsidR="00541A03" w:rsidRDefault="00541A03">
      <w:pPr>
        <w:spacing w:line="240" w:lineRule="auto"/>
        <w:jc w:val="left"/>
      </w:pPr>
      <w:r>
        <w:br w:type="page"/>
      </w:r>
    </w:p>
    <w:p w:rsidR="008B03A0" w:rsidRPr="008B03A0" w:rsidRDefault="008B03A0" w:rsidP="0039533E">
      <w:pPr>
        <w:pStyle w:val="Heading3"/>
      </w:pPr>
      <w:bookmarkStart w:id="125" w:name="_Toc502671861"/>
      <w:r w:rsidRPr="0039533E">
        <w:lastRenderedPageBreak/>
        <w:t>Longueur</w:t>
      </w:r>
      <w:r w:rsidRPr="008B03A0">
        <w:t xml:space="preserve"> des séquences</w:t>
      </w:r>
      <w:bookmarkEnd w:id="125"/>
    </w:p>
    <w:p w:rsidR="008B03A0" w:rsidRDefault="002E3E7B" w:rsidP="00A055E8">
      <w:pPr>
        <w:pStyle w:val="Paragraphe"/>
      </w:pPr>
      <w:r>
        <w:rPr>
          <w:noProof/>
        </w:rPr>
        <mc:AlternateContent>
          <mc:Choice Requires="wps">
            <w:drawing>
              <wp:anchor distT="0" distB="0" distL="114300" distR="114300" simplePos="0" relativeHeight="251909120" behindDoc="0" locked="0" layoutInCell="1" allowOverlap="1" wp14:anchorId="3413871D" wp14:editId="6C33433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F67FD5" w:rsidRPr="002E3E7B" w:rsidRDefault="00F67FD5" w:rsidP="002E3E7B">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13871D" id="Text Box 29" o:spid="_x0000_s1039" type="#_x0000_t202" style="position:absolute;left:0;text-align:left;margin-left:0;margin-top:69pt;width:269.3pt;height:2in;z-index:2519091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LI1b09AAgAAewQAAA4A&#10;AAAAAAAAAAAAAAAALgIAAGRycy9lMm9Eb2MueG1sUEsBAi0AFAAGAAgAAAAhAOT1vyrdAAAACAEA&#10;AA8AAAAAAAAAAAAAAAAAmgQAAGRycy9kb3ducmV2LnhtbFBLBQYAAAAABAAEAPMAAACkBQAAAAA=&#10;" fillcolor="white [3212]" stroked="f">
                <v:textbox style="mso-fit-shape-to-text:t">
                  <w:txbxContent>
                    <w:p w:rsidR="00F67FD5" w:rsidRPr="002E3E7B" w:rsidRDefault="00F67FD5" w:rsidP="002E3E7B">
                      <w:pPr>
                        <w:pStyle w:val="Paragraphesuite"/>
                      </w:pPr>
                      <w:r w:rsidRPr="002E3E7B">
                        <w:t>Longueur des séquences de la base de données filtrée</w:t>
                      </w:r>
                    </w:p>
                  </w:txbxContent>
                </v:textbox>
                <w10:wrap anchorx="page"/>
              </v:shape>
            </w:pict>
          </mc:Fallback>
        </mc:AlternateContent>
      </w:r>
      <w:r w:rsidR="008B03A0">
        <w:t>La longueur des séquences comprend la boucle qui sert de contrôle et</w:t>
      </w:r>
      <w:r w:rsidR="004D061E">
        <w:t xml:space="preserve"> la séquence qui sert à</w:t>
      </w:r>
      <w:r w:rsidR="008B03A0">
        <w:t xml:space="preserve"> </w:t>
      </w:r>
      <w:r>
        <w:t>l’</w:t>
      </w:r>
      <w:r w:rsidR="008B03A0">
        <w:t>identification.</w:t>
      </w:r>
      <w:r w:rsidR="00870084">
        <w:t xml:space="preserve"> La plus petite séquence comprend 51 nucléotides et la plus grande </w:t>
      </w:r>
      <w:r>
        <w:t xml:space="preserve">a </w:t>
      </w:r>
      <w:r w:rsidR="00870084">
        <w:t>131</w:t>
      </w:r>
      <w:r w:rsidR="004716DA">
        <w:t xml:space="preserve"> nucléotides</w:t>
      </w:r>
      <w:r w:rsidR="00870084">
        <w:rPr>
          <w:noProof/>
        </w:rPr>
        <w:t xml:space="preserve">. </w:t>
      </w:r>
    </w:p>
    <w:p w:rsidR="002B2919" w:rsidRDefault="003E203B" w:rsidP="0071034C">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1889664" behindDoc="0" locked="0" layoutInCell="1" allowOverlap="1" wp14:anchorId="46A58123" wp14:editId="5657E571">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F67FD5" w:rsidRPr="00D77373" w:rsidRDefault="00F67FD5" w:rsidP="003E203B">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6A58123" id="Text Box 280" o:spid="_x0000_s1040" type="#_x0000_t202" style="position:absolute;left:0;text-align:left;margin-left:0;margin-top:152.75pt;width:114.9pt;height:30.1pt;z-index:2518896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zVBJQIAACkEAAAOAAAAZHJzL2Uyb0RvYy54bWysU9uO0zAQfUfiHyy/06QhhTZqulq6FCEt&#10;F2mXD3Acp7GwPcZ2m5SvZ+x0uw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" stroked="f">
                <v:textbox>
                  <w:txbxContent>
                    <w:p w:rsidR="00F67FD5" w:rsidRPr="00D77373" w:rsidRDefault="00F67FD5" w:rsidP="003E203B">
                      <w:pPr>
                        <w:rPr>
                          <w:lang w:val="en-CA"/>
                        </w:rPr>
                      </w:pPr>
                      <w:r>
                        <w:rPr>
                          <w:shd w:val="clear" w:color="auto" w:fill="FFFFFF" w:themeFill="background1"/>
                          <w:lang w:val="en-CA"/>
                        </w:rPr>
                        <w:t>Rang des séquences</w:t>
                      </w:r>
                    </w:p>
                  </w:txbxContent>
                </v:textbox>
                <w10:wrap anchorx="margin"/>
              </v:shape>
            </w:pict>
          </mc:Fallback>
        </mc:AlternateContent>
      </w:r>
      <w:r w:rsidR="00223443">
        <w:rPr>
          <w:noProof/>
          <w:lang w:val="en-CA"/>
        </w:rPr>
        <w:drawing>
          <wp:inline distT="0" distB="0" distL="0" distR="0">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223443" w:rsidRDefault="002E3E7B" w:rsidP="00540B82">
      <w:pPr>
        <w:pStyle w:val="Figure"/>
      </w:pPr>
      <w:bookmarkStart w:id="126" w:name="_Toc502671248"/>
      <w:r w:rsidRPr="0032646C">
        <w:rPr>
          <w:b/>
          <w:noProof/>
        </w:rPr>
        <mc:AlternateContent>
          <mc:Choice Requires="wps">
            <w:drawing>
              <wp:anchor distT="0" distB="0" distL="114300" distR="114300" simplePos="0" relativeHeight="251913216" behindDoc="0" locked="0" layoutInCell="1" allowOverlap="1" wp14:anchorId="2B4E2F38" wp14:editId="717646FD">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E2F38" id="Text Box 250" o:spid="_x0000_s1041" type="#_x0000_t202" style="position:absolute;left:0;text-align:left;margin-left:219.45pt;margin-top:17.55pt;width:36.45pt;height:54.2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b/>
          <w:noProof/>
        </w:rPr>
        <mc:AlternateContent>
          <mc:Choice Requires="wps">
            <w:drawing>
              <wp:anchor distT="0" distB="0" distL="114300" distR="114300" simplePos="0" relativeHeight="251911168" behindDoc="0" locked="0" layoutInCell="1" allowOverlap="1" wp14:anchorId="16388871" wp14:editId="11D71D90">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88871" id="Text Box 242" o:spid="_x0000_s1042" type="#_x0000_t202" style="position:absolute;left:0;text-align:left;margin-left:0;margin-top:18.2pt;width:36.45pt;height:54.25pt;z-index:251911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4716DA" w:rsidRPr="0032646C">
        <w:rPr>
          <w:b/>
          <w:noProof/>
          <w:lang w:val="en-CA"/>
        </w:rPr>
        <w:drawing>
          <wp:anchor distT="0" distB="0" distL="114300" distR="114300" simplePos="0" relativeHeight="251708416" behindDoc="0" locked="0" layoutInCell="1" allowOverlap="1">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3443" w:rsidRPr="0032646C">
        <w:rPr>
          <w:b/>
        </w:rPr>
        <w:t>Distribution de la longueur des séquences de l’ensemble de données filtré.</w:t>
      </w:r>
      <w:r w:rsidR="00223443">
        <w:t xml:space="preserve"> </w:t>
      </w:r>
      <w:r w:rsidR="00DA62FA">
        <w:t xml:space="preserve">La moyenne de la </w:t>
      </w:r>
      <w:r w:rsidR="00223443">
        <w:t xml:space="preserve">longueur </w:t>
      </w:r>
      <w:r w:rsidR="00DA62FA">
        <w:t>est de 103.98.</w:t>
      </w:r>
      <w:bookmarkEnd w:id="126"/>
    </w:p>
    <w:p w:rsidR="002B2919" w:rsidRDefault="004716DA" w:rsidP="0049713A">
      <w:pPr>
        <w:pStyle w:val="Paragraphesuite"/>
      </w:pPr>
      <w:bookmarkStart w:id="127" w:name="_Toc500955102"/>
      <w:r>
        <w:rPr>
          <w:noProof/>
        </w:rPr>
        <w:drawing>
          <wp:inline distT="0" distB="0" distL="0" distR="0">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127"/>
    </w:p>
    <w:p w:rsidR="00DA3DC6" w:rsidRPr="006C02B9" w:rsidRDefault="004716DA" w:rsidP="00733A3B">
      <w:pPr>
        <w:pStyle w:val="Figure"/>
        <w:jc w:val="left"/>
      </w:pPr>
      <w:bookmarkStart w:id="128" w:name="_Hlk501397611"/>
      <w:bookmarkStart w:id="129" w:name="_Toc502671249"/>
      <w:r w:rsidRPr="002E3E7B">
        <w:rPr>
          <w:b/>
        </w:rPr>
        <w:t>L’ARN le plus long (131 nt) à gauche</w:t>
      </w:r>
      <w:r w:rsidR="002E3E7B" w:rsidRPr="002E3E7B">
        <w:rPr>
          <w:b/>
        </w:rPr>
        <w:t xml:space="preserve"> (A)</w:t>
      </w:r>
      <w:r w:rsidRPr="002E3E7B">
        <w:rPr>
          <w:b/>
        </w:rPr>
        <w:t xml:space="preserve"> avec le plus petit (51 nt) à droite</w:t>
      </w:r>
      <w:r w:rsidR="002E3E7B" w:rsidRPr="002E3E7B">
        <w:rPr>
          <w:b/>
        </w:rPr>
        <w:t xml:space="preserve"> (B)</w:t>
      </w:r>
      <w:r w:rsidRPr="002E3E7B">
        <w:rPr>
          <w:b/>
        </w:rPr>
        <w:t xml:space="preserve">. </w:t>
      </w:r>
      <w:r>
        <w:t>Le mode</w:t>
      </w:r>
      <w:r w:rsidR="0044108B">
        <w:t xml:space="preserve"> </w:t>
      </w:r>
      <w:r>
        <w:t>couleur selon la réactivité est activé</w:t>
      </w:r>
      <w:bookmarkEnd w:id="128"/>
      <w:r w:rsidR="002E3E7B">
        <w:t>. Un nucléotide bleu est réactif et un nucléotide rouge l’est peu.</w:t>
      </w:r>
      <w:bookmarkEnd w:id="129"/>
      <w:r w:rsidR="00DA3DC6" w:rsidRPr="006C02B9">
        <w:br w:type="page"/>
      </w:r>
    </w:p>
    <w:p w:rsidR="00DA3DC6" w:rsidRDefault="00DA3DC6" w:rsidP="00DA3DC6">
      <w:pPr>
        <w:pStyle w:val="Heading3"/>
      </w:pPr>
      <w:bookmarkStart w:id="130" w:name="_Toc502671862"/>
      <w:r>
        <w:lastRenderedPageBreak/>
        <w:t xml:space="preserve">Algorithme </w:t>
      </w:r>
      <w:r w:rsidR="00753BB7">
        <w:t>d’identification</w:t>
      </w:r>
      <w:r>
        <w:t xml:space="preserve"> des MCN</w:t>
      </w:r>
      <w:bookmarkEnd w:id="130"/>
    </w:p>
    <w:p w:rsidR="00DA3DC6" w:rsidRDefault="00DA3DC6" w:rsidP="00DA3DC6">
      <w:pPr>
        <w:keepNext/>
      </w:pPr>
      <w:r>
        <w:rPr>
          <w:noProof/>
        </w:rPr>
        <w:drawing>
          <wp:anchor distT="0" distB="0" distL="114300" distR="114300" simplePos="0" relativeHeight="251827200" behindDoc="0" locked="0" layoutInCell="1" allowOverlap="1" wp14:anchorId="0ACFCF7A" wp14:editId="61573FA7">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4128" behindDoc="0" locked="0" layoutInCell="1" allowOverlap="1" wp14:anchorId="6B31DCAE" wp14:editId="72EBF87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233F8A" id="Rectangle 22" o:spid="_x0000_s1026" style="position:absolute;margin-left:304.95pt;margin-top:62.4pt;width:36pt;height:38.25pt;rotation:4583449fd;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23104" behindDoc="0" locked="0" layoutInCell="1" allowOverlap="1" wp14:anchorId="61A7035B" wp14:editId="5F38A115">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886381" id="Rectangle 21" o:spid="_x0000_s1026" style="position:absolute;margin-left:285.65pt;margin-top:68.85pt;width:36pt;height:38.25pt;rotation:4583449fd;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2080" behindDoc="0" locked="0" layoutInCell="1" allowOverlap="1" wp14:anchorId="1A889978" wp14:editId="05744738">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EFA2AF" id="Rectangle 20" o:spid="_x0000_s1026" style="position:absolute;margin-left:239.5pt;margin-top:92.15pt;width:36pt;height:38.25pt;rotation:3841004fd;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1056" behindDoc="0" locked="0" layoutInCell="1" allowOverlap="1" wp14:anchorId="58DCF2C7" wp14:editId="2F5AA86A">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64A76" id="Rectangle 19" o:spid="_x0000_s1026" style="position:absolute;margin-left:223.65pt;margin-top:102.95pt;width:36pt;height:38.25pt;rotation:2671941fd;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20032" behindDoc="0" locked="0" layoutInCell="1" allowOverlap="1" wp14:anchorId="43FBC878" wp14:editId="2D4674E4">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63EB9" id="Rectangle 18" o:spid="_x0000_s1026" style="position:absolute;margin-left:254.35pt;margin-top:68.1pt;width:48.95pt;height:57.1pt;rotation:-1733621fd;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9008" behindDoc="0" locked="0" layoutInCell="1" allowOverlap="1" wp14:anchorId="02FF2BBE" wp14:editId="123DD47E">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576D4" id="Rectangle 17" o:spid="_x0000_s1026" style="position:absolute;margin-left:323.35pt;margin-top:35.05pt;width:67.15pt;height:71.1pt;rotation:-1092335fd;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7984" behindDoc="0" locked="0" layoutInCell="1" allowOverlap="1" wp14:anchorId="690DAFA7" wp14:editId="4D188E42">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77BB70" id="Rectangle 16" o:spid="_x0000_s1026" style="position:absolute;margin-left:183.3pt;margin-top:113.65pt;width:65.75pt;height:67.4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816960" behindDoc="0" locked="0" layoutInCell="1" allowOverlap="1" wp14:anchorId="421645BB" wp14:editId="6B7DE2E9">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5E8EF7" id="Rectangle 15" o:spid="_x0000_s1026" style="position:absolute;margin-left:188.05pt;margin-top:164.4pt;width:32.55pt;height:34.65pt;rotation:1019857fd;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5936" behindDoc="0" locked="0" layoutInCell="1" allowOverlap="1" wp14:anchorId="5776E587" wp14:editId="075040A4">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B6F91" id="Rectangle 14" o:spid="_x0000_s1026" style="position:absolute;margin-left:151.3pt;margin-top:120.35pt;width:46.5pt;height:48.6pt;rotation:2352078fd;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14912" behindDoc="0" locked="0" layoutInCell="1" allowOverlap="1" wp14:anchorId="2CCC89D4" wp14:editId="3DD050F9">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E8D73" id="Rectangle 13" o:spid="_x0000_s1026" style="position:absolute;margin-left:139.7pt;margin-top:102.35pt;width:36pt;height:38.25pt;rotation:2352078fd;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3888" behindDoc="0" locked="0" layoutInCell="1" allowOverlap="1" wp14:anchorId="7BBF3AD1" wp14:editId="72406660">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705FE" id="Rectangle 12" o:spid="_x0000_s1026" style="position:absolute;margin-left:125.6pt;margin-top:89.9pt;width:36pt;height:38.25pt;rotation:2352078fd;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812864" behindDoc="0" locked="0" layoutInCell="1" allowOverlap="1" wp14:anchorId="2BA453DB" wp14:editId="5A31D073">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05D75" id="Rectangle 11" o:spid="_x0000_s1026" style="position:absolute;margin-left:109.1pt;margin-top:79.7pt;width:36pt;height:38.25pt;rotation:1894984fd;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811840" behindDoc="0" locked="0" layoutInCell="1" allowOverlap="1" wp14:anchorId="4416A817" wp14:editId="343B4BCE">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36DAD" id="Rectangle 10" o:spid="_x0000_s1026" style="position:absolute;margin-left:92.7pt;margin-top:70.05pt;width:36pt;height:38.25pt;rotation:1282300fd;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810816" behindDoc="0" locked="0" layoutInCell="1" allowOverlap="1" wp14:anchorId="61D7E252" wp14:editId="32123E61">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9E7E6" id="Rectangle 9" o:spid="_x0000_s1026" style="position:absolute;margin-left:74.8pt;margin-top:60.85pt;width:36pt;height:38.25pt;rotation:1282300fd;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809792" behindDoc="0" locked="0" layoutInCell="1" allowOverlap="1" wp14:anchorId="00EFD9DF" wp14:editId="0C85F032">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C8767" id="Rectangle 8" o:spid="_x0000_s1026" style="position:absolute;margin-left:12.65pt;margin-top:17.25pt;width:80.5pt;height:96.95pt;rotation:1282300fd;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095C59C7" wp14:editId="36ECDB55">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DA3DC6" w:rsidRDefault="00DA3DC6" w:rsidP="00DA3DC6">
      <w:pPr>
        <w:keepNext/>
      </w:pPr>
    </w:p>
    <w:p w:rsidR="00DA3DC6" w:rsidRDefault="00DA3DC6" w:rsidP="00540B82">
      <w:pPr>
        <w:pStyle w:val="Figure"/>
      </w:pPr>
      <w:bookmarkStart w:id="131" w:name="_Toc502671250"/>
      <w:r w:rsidRPr="002E3E7B">
        <w:rPr>
          <w:b/>
        </w:rPr>
        <w:t>SS provenant de FORNA</w:t>
      </w:r>
      <w:r w:rsidR="002E3E7B" w:rsidRPr="002E3E7B">
        <w:rPr>
          <w:b/>
        </w:rPr>
        <w:t>.</w:t>
      </w:r>
      <w:r w:rsidR="002E3E7B">
        <w:t xml:space="preserve"> L</w:t>
      </w:r>
      <w:r>
        <w:t>es doubles hélices sont vert</w:t>
      </w:r>
      <w:r w:rsidR="002A1592">
        <w:t>es</w:t>
      </w:r>
      <w:r>
        <w:t>, les renflements sont rouge</w:t>
      </w:r>
      <w:r w:rsidR="002A1592">
        <w:t>s</w:t>
      </w:r>
      <w:r>
        <w:t xml:space="preserve"> et les loupes terminales et intérieurs bleu</w:t>
      </w:r>
      <w:r w:rsidR="002A1592">
        <w:t>s</w:t>
      </w:r>
      <w:r>
        <w:t xml:space="preserve"> et jaune</w:t>
      </w:r>
      <w:r w:rsidR="002A1592">
        <w:t>s</w:t>
      </w:r>
      <w:r>
        <w:t xml:space="preserve"> respectivement. Les MCN </w:t>
      </w:r>
      <w:r w:rsidR="002A1592">
        <w:t>sont</w:t>
      </w:r>
      <w:r>
        <w:t xml:space="preserve"> placés dans des boites. La figure originale est en bas à droite.</w:t>
      </w:r>
      <w:bookmarkEnd w:id="131"/>
    </w:p>
    <w:p w:rsidR="00DA3DC6" w:rsidRDefault="00DA3DC6" w:rsidP="00DA3DC6">
      <w:r>
        <w:t>La première étape consiste à rechercher les voisins pairés du nucléotide, on les nommera : le voisin gauche</w:t>
      </w:r>
      <w:r w:rsidR="002E3E7B">
        <w:t xml:space="preserve"> (en 5’) et le voisin droit (en </w:t>
      </w:r>
      <w:r>
        <w:t xml:space="preserve">3’). Ensuite, l’algorithme peut être divisé en deux branches selon que le nucléotide est </w:t>
      </w:r>
      <w:r w:rsidRPr="00FC6C13">
        <w:rPr>
          <w:u w:val="single"/>
        </w:rPr>
        <w:t>pairé ou non pairé</w:t>
      </w:r>
      <w:r>
        <w:t xml:space="preserve"> dans la SS analysée. Lorsqu’il est </w:t>
      </w:r>
      <w:r w:rsidRPr="00924D78">
        <w:rPr>
          <w:u w:val="single"/>
        </w:rPr>
        <w:t>pairé</w:t>
      </w:r>
      <w:r>
        <w:t>, il fera partie d’un MCN comportant deux brins d’ARN, la longueur de chaque brin est déterminée et elles sont séparées par une barre de soulignement dans la chaine de caractères de sortie</w:t>
      </w:r>
      <w:r w:rsidR="00705CA1">
        <w:t xml:space="preserve">. </w:t>
      </w:r>
      <w:r>
        <w:t xml:space="preserve">Lorsque le nucléotide est </w:t>
      </w:r>
      <w:r w:rsidRPr="00924D78">
        <w:rPr>
          <w:u w:val="single"/>
        </w:rPr>
        <w:t>non pairé</w:t>
      </w:r>
      <w:r>
        <w:t xml:space="preserve">, il y a deux cas possibles, soit qu’il se trouve dans une </w:t>
      </w:r>
      <w:r w:rsidRPr="00924D78">
        <w:rPr>
          <w:u w:val="single"/>
        </w:rPr>
        <w:t>boucle</w:t>
      </w:r>
      <w:r>
        <w:t xml:space="preserve"> ce qui est reconnu par le fait que le partenaire du premier voisin de gauche pairé est le premier voisin pairé de droite, soit qu’il est dans </w:t>
      </w:r>
      <w:r w:rsidRPr="00705CA1">
        <w:rPr>
          <w:u w:val="single"/>
        </w:rPr>
        <w:t>une boucle interne ou un renflement</w:t>
      </w:r>
      <w:r>
        <w:t>, les deux derniers cas sont gérés de la même façon. Dans tous les cas, lorsqu’il est non</w:t>
      </w:r>
      <w:r w:rsidR="00603633">
        <w:t xml:space="preserve"> </w:t>
      </w:r>
      <w:r>
        <w:t xml:space="preserve">pairé, il appartient à un seul MCN, la </w:t>
      </w:r>
      <w:r w:rsidRPr="0049713A">
        <w:t>figure 1</w:t>
      </w:r>
      <w:r w:rsidR="00F710AC">
        <w:t>4</w:t>
      </w:r>
      <w:r>
        <w:t xml:space="preserve"> nous le démontre clairement. Dans le cas de la boucle, on comptabilise le nombre de nucléotides non</w:t>
      </w:r>
      <w:r w:rsidR="00603633">
        <w:t xml:space="preserve"> </w:t>
      </w:r>
      <w:r>
        <w:t>pairés, plus les deux premiers et dans les deux autres cas, c’est la distance en nucléotide entre les deux voisins</w:t>
      </w:r>
      <w:r w:rsidR="00267B04">
        <w:t xml:space="preserve"> pairés</w:t>
      </w:r>
      <w:r>
        <w:t xml:space="preserve"> et leurs </w:t>
      </w:r>
      <w:r>
        <w:lastRenderedPageBreak/>
        <w:t xml:space="preserve">partenaires qui est comptabilisé. Finalement, on identifie le MCN par la séquence des ou du brin(s) les composant et </w:t>
      </w:r>
      <w:r w:rsidR="002E3E7B">
        <w:t xml:space="preserve">on ajoute </w:t>
      </w:r>
      <w:r>
        <w:t>la position du nucléotide. La valeur de la position débute toujours par 0.</w:t>
      </w:r>
      <w:r w:rsidR="00753BB7">
        <w:t xml:space="preserve"> L</w:t>
      </w:r>
      <w:r>
        <w:t>es nucléotides de début et de fin de séquence</w:t>
      </w:r>
      <w:r w:rsidR="00753BB7">
        <w:t xml:space="preserve"> ont</w:t>
      </w:r>
      <w:r>
        <w:t xml:space="preserve"> un identifiant spécial</w:t>
      </w:r>
      <w:r w:rsidR="00753BB7">
        <w:t xml:space="preserve"> qui</w:t>
      </w:r>
      <w:r>
        <w:t xml:space="preserve"> </w:t>
      </w:r>
      <w:r w:rsidR="00603633">
        <w:t xml:space="preserve">leur </w:t>
      </w:r>
      <w:r w:rsidR="00277ABE">
        <w:t>est</w:t>
      </w:r>
      <w:r>
        <w:t xml:space="preserve"> réservé. </w:t>
      </w:r>
    </w:p>
    <w:p w:rsidR="00DA3DC6" w:rsidRDefault="00DA3DC6" w:rsidP="00DA3DC6">
      <w:r>
        <w:t xml:space="preserve">Ceci est fait pour chaque SS de chaque </w:t>
      </w:r>
      <w:r w:rsidR="00603633">
        <w:t>logiciel</w:t>
      </w:r>
      <w:r>
        <w:t xml:space="preserve">. On peut vérifier l’exactitude de l’algorithme grâce au logiciel de visualisation. En </w:t>
      </w:r>
      <w:r w:rsidR="002E3E7B">
        <w:t>effet, lorsqu’on passe la souris</w:t>
      </w:r>
      <w:r>
        <w:t xml:space="preserve"> au-dessus d’un nucléotide, le ou les MCN s’illuminent. Une amélioration possible de cet algorithme serait de mieux définir les MCN des jonctions.</w:t>
      </w:r>
    </w:p>
    <w:p w:rsidR="009A01C5" w:rsidRDefault="009A01C5" w:rsidP="009A01C5">
      <w:pPr>
        <w:pStyle w:val="Heading2"/>
      </w:pPr>
      <w:bookmarkStart w:id="132" w:name="_Toc502671866"/>
      <w:bookmarkStart w:id="133" w:name="_Toc502671976"/>
      <w:r>
        <w:t>Compilation des MCN</w:t>
      </w:r>
      <w:bookmarkEnd w:id="132"/>
      <w:bookmarkEnd w:id="133"/>
    </w:p>
    <w:p w:rsidR="009A01C5" w:rsidRDefault="009A01C5" w:rsidP="009A01C5">
      <w:r>
        <w:t xml:space="preserve">Pour prédire la réactivité des nucléotides à l’aide des MCN, il faut extraire les nucléotides en fonction du MCN auxquels ils appartiennent. Seuls les MCN présents dans plus de 20% des SS d’un logiciel sont considérés. Ceci force le nombre de MCN compilé, pour un nucléotide donné, à être inférieur à 5 puisque pour l’ensemble d’entrainement 10 SS sont généré par logiciel. Lors de cette étape, la fréquence des MCN pour un nucléotide est conservée dans la base de données pour des analyses ultérieures. </w:t>
      </w:r>
    </w:p>
    <w:p w:rsidR="009A01C5" w:rsidRPr="00FB602D" w:rsidRDefault="009A01C5" w:rsidP="009A01C5">
      <w:r>
        <w:t xml:space="preserve">La </w:t>
      </w:r>
      <w:r w:rsidRPr="0049713A">
        <w:t>figure</w:t>
      </w:r>
      <w:r>
        <w:t xml:space="preserve"> 15 de la page suivante montre la distribution de la fréquence des MCN dans les données de la RMDB. Dans l’ensemble de données non filtré, le nombre total de MCN distincts est de 84 694. Il y en a </w:t>
      </w:r>
      <w:r w:rsidRPr="00056F72">
        <w:t>61</w:t>
      </w:r>
      <w:r>
        <w:t xml:space="preserve"> </w:t>
      </w:r>
      <w:r w:rsidRPr="00056F72">
        <w:t>142</w:t>
      </w:r>
      <w:r>
        <w:t xml:space="preserve"> qui proviennent du logiciel </w:t>
      </w:r>
      <w:proofErr w:type="spellStart"/>
      <w:r>
        <w:t>RNAsubopt</w:t>
      </w:r>
      <w:proofErr w:type="spellEnd"/>
      <w:r>
        <w:t xml:space="preserve"> et </w:t>
      </w:r>
      <w:proofErr w:type="spellStart"/>
      <w:r>
        <w:t>MCFlashfold</w:t>
      </w:r>
      <w:proofErr w:type="spellEnd"/>
      <w:r w:rsidRPr="00056F72">
        <w:t xml:space="preserve"> </w:t>
      </w:r>
      <w:r>
        <w:t xml:space="preserve">en compte </w:t>
      </w:r>
      <w:r w:rsidRPr="00056F72">
        <w:t>23</w:t>
      </w:r>
      <w:r>
        <w:t xml:space="preserve"> </w:t>
      </w:r>
      <w:r w:rsidRPr="00056F72">
        <w:t>552</w:t>
      </w:r>
      <w:r>
        <w:t xml:space="preserve">. Cette différence s’explique par la grosseur moyenne d’un MCN. </w:t>
      </w:r>
      <w:proofErr w:type="spellStart"/>
      <w:r>
        <w:t>MCFlashfold</w:t>
      </w:r>
      <w:proofErr w:type="spellEnd"/>
      <w:r>
        <w:t xml:space="preserve"> prédit plus de paires de base ce qui diminue la grosseur moyenne des MCN. Le nombre de MCN ayant plus de 1000 nucléotides est de 575 pour </w:t>
      </w:r>
      <w:proofErr w:type="spellStart"/>
      <w:r>
        <w:t>MCFlashfold</w:t>
      </w:r>
      <w:proofErr w:type="spellEnd"/>
      <w:r>
        <w:t xml:space="preserve"> et de 596 pour </w:t>
      </w:r>
      <w:proofErr w:type="spellStart"/>
      <w:r>
        <w:t>RNAsubopt</w:t>
      </w:r>
      <w:proofErr w:type="spellEnd"/>
      <w:r>
        <w:t>. De ces MCN, 213 sont communs aux deux logiciels.</w:t>
      </w:r>
    </w:p>
    <w:p w:rsidR="009A01C5" w:rsidRDefault="009A01C5" w:rsidP="009A01C5">
      <w:pPr>
        <w:spacing w:line="240" w:lineRule="auto"/>
        <w:jc w:val="left"/>
        <w:sectPr w:rsidR="009A01C5" w:rsidSect="00605030">
          <w:footerReference w:type="default" r:id="rId46"/>
          <w:headerReference w:type="first" r:id="rId47"/>
          <w:pgSz w:w="12240" w:h="15840"/>
          <w:pgMar w:top="2275" w:right="1701" w:bottom="1701" w:left="2275" w:header="1411" w:footer="706" w:gutter="0"/>
          <w:pgNumType w:start="3"/>
          <w:cols w:space="708"/>
          <w:titlePg/>
          <w:docGrid w:linePitch="326"/>
        </w:sectPr>
      </w:pPr>
    </w:p>
    <w:p w:rsidR="009A01C5" w:rsidRDefault="009A01C5" w:rsidP="009A01C5">
      <w:r>
        <w:rPr>
          <w:noProof/>
        </w:rPr>
        <w:lastRenderedPageBreak/>
        <w:drawing>
          <wp:anchor distT="0" distB="0" distL="114300" distR="114300" simplePos="0" relativeHeight="251994112" behindDoc="0" locked="0" layoutInCell="1" allowOverlap="1" wp14:anchorId="3E2407CB" wp14:editId="074BCE1E">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22F0070" wp14:editId="60306A41">
            <wp:extent cx="9093016" cy="4320074"/>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9397303" cy="4464640"/>
                    </a:xfrm>
                    <a:prstGeom prst="rect">
                      <a:avLst/>
                    </a:prstGeom>
                    <a:noFill/>
                    <a:ln>
                      <a:noFill/>
                    </a:ln>
                  </pic:spPr>
                </pic:pic>
              </a:graphicData>
            </a:graphic>
          </wp:inline>
        </w:drawing>
      </w:r>
    </w:p>
    <w:p w:rsidR="009A01C5" w:rsidRDefault="009A01C5" w:rsidP="009A01C5">
      <w:pPr>
        <w:pStyle w:val="Figure"/>
        <w:sectPr w:rsidR="009A01C5" w:rsidSect="00541A03">
          <w:pgSz w:w="15840" w:h="12240" w:orient="landscape"/>
          <w:pgMar w:top="720" w:right="720" w:bottom="720" w:left="720" w:header="1411" w:footer="706" w:gutter="0"/>
          <w:cols w:space="708"/>
          <w:titlePg/>
          <w:docGrid w:linePitch="326"/>
        </w:sectPr>
      </w:pPr>
      <w:bookmarkStart w:id="134" w:name="_Toc502671251"/>
      <w:r w:rsidRPr="0032646C">
        <w:rPr>
          <w:b/>
        </w:rPr>
        <w:t>Distribution des MCN en fonction de leur fréquence pour l’ensemble non filtré.</w:t>
      </w:r>
      <w:r>
        <w:t xml:space="preserve"> Une transformation logarithmique de base 10 a été appliquée pour mieux voir les MCN les plus fréquents. Chaque logiciel est indépendant par rapport à l’ordre de ses MCN. Les MCN du logiciel de </w:t>
      </w:r>
      <w:proofErr w:type="spellStart"/>
      <w:r>
        <w:t>RNAsubopt</w:t>
      </w:r>
      <w:proofErr w:type="spellEnd"/>
      <w:r>
        <w:t xml:space="preserve"> sont représentés par des points bleus et les MCN de </w:t>
      </w:r>
      <w:proofErr w:type="spellStart"/>
      <w:r>
        <w:t>MCFlashfold</w:t>
      </w:r>
      <w:proofErr w:type="spellEnd"/>
      <w:r>
        <w:t xml:space="preserve">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bookmarkEnd w:id="134"/>
    </w:p>
    <w:p w:rsidR="009A01C5" w:rsidRDefault="009A01C5" w:rsidP="009A01C5">
      <w:r>
        <w:lastRenderedPageBreak/>
        <w:t xml:space="preserve">Une transformation logarithmique en base 10 a été appliquée sur les deux axes de la </w:t>
      </w:r>
      <w:r w:rsidRPr="0049713A">
        <w:t>figure 1</w:t>
      </w:r>
      <w:r>
        <w:t>5 pour mieux distinguer les MCN ayant des valeurs élevées.</w:t>
      </w:r>
    </w:p>
    <w:p w:rsidR="009A01C5" w:rsidRDefault="009A01C5" w:rsidP="009A01C5">
      <w:r>
        <w:t xml:space="preserve">Leur valeur de réactivité est explicitée dans le </w:t>
      </w:r>
      <w:r w:rsidRPr="0049713A">
        <w:t>tableau</w:t>
      </w:r>
      <w:r>
        <w:t xml:space="preserve"> III, ci-dessous. Ce qui est remarquable dans ce tableau, c’est le nombre peu élevé de 0 des deux types de réactivités. Puisque dans chaque MCN on trouve des nucléotides des deux classes, on peut conclure que les MCN n’expliquent pas entièrement la réactivité, autrement dit, il y a d’autres facteurs à considérer ou les prédictions des SS demandent de l’amélioration. La réponse se trouve surement entre les deux.</w:t>
      </w:r>
    </w:p>
    <w:p w:rsidR="009A01C5" w:rsidRDefault="009A01C5" w:rsidP="009A01C5">
      <w:r w:rsidRPr="003E04CA">
        <w:t>Cependant, la plupart des MCN on</w:t>
      </w:r>
      <w:r>
        <w:t>t</w:t>
      </w:r>
      <w:r w:rsidRPr="003E04CA">
        <w:t xml:space="preserve"> un biais marqu</w:t>
      </w:r>
      <w:r>
        <w:t xml:space="preserve">é. 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w:t>
      </w:r>
      <w:proofErr w:type="spellStart"/>
      <w:r>
        <w:t>MCFlashfold</w:t>
      </w:r>
      <w:proofErr w:type="spellEnd"/>
      <w:r>
        <w:t xml:space="preserve"> et </w:t>
      </w:r>
      <w:proofErr w:type="spellStart"/>
      <w:r>
        <w:t>RNAsubopt</w:t>
      </w:r>
      <w:proofErr w:type="spellEnd"/>
      <w:r>
        <w:t xml:space="preserve"> sont deux méthodes indépendantes de prédictions des SS. Le terme « </w:t>
      </w:r>
      <w:r w:rsidRPr="0039533E">
        <w:rPr>
          <w:i/>
        </w:rPr>
        <w:t>noVG_notPaired</w:t>
      </w:r>
      <w:r>
        <w:t xml:space="preserve"> » signifie que ce nucléotide n’est pas pairé et il n’a pas de voisin pairé en 5`. « </w:t>
      </w:r>
      <w:r w:rsidRPr="0039533E">
        <w:rPr>
          <w:i/>
        </w:rPr>
        <w:t>VG</w:t>
      </w:r>
      <w:r>
        <w:t xml:space="preserve"> » signifie voisin gauche. « </w:t>
      </w:r>
      <w:r w:rsidRPr="0039533E">
        <w:rPr>
          <w:i/>
        </w:rPr>
        <w:t>noVD_notPaired</w:t>
      </w:r>
      <w:r>
        <w:t> » identifie les nucléotides pour lesquels il n’y a pas de voisin droit pairé.</w:t>
      </w:r>
    </w:p>
    <w:p w:rsidR="009A01C5" w:rsidRDefault="009A01C5" w:rsidP="009A01C5">
      <w:r>
        <w:br w:type="page"/>
      </w:r>
    </w:p>
    <w:p w:rsidR="009A01C5" w:rsidRDefault="009A01C5" w:rsidP="009A01C5">
      <w:pPr>
        <w:pStyle w:val="Tableau"/>
      </w:pPr>
      <w:r>
        <w:lastRenderedPageBreak/>
        <w:t xml:space="preserve"> </w:t>
      </w:r>
      <w:bookmarkStart w:id="135" w:name="_Toc502672540"/>
      <w:r>
        <w:t xml:space="preserve">MCN les plus présents et leurs valeurs de réactivités </w:t>
      </w:r>
      <w:r>
        <w:br/>
        <w:t>dans l’ensemble non-filtré</w:t>
      </w:r>
      <w:bookmarkEnd w:id="135"/>
      <w:r>
        <w:t xml:space="preserve"> </w:t>
      </w:r>
    </w:p>
    <w:tbl>
      <w:tblPr>
        <w:tblStyle w:val="GridTable1Light-Accent1"/>
        <w:tblW w:w="0" w:type="auto"/>
        <w:jc w:val="center"/>
        <w:tblLook w:val="04A0" w:firstRow="1" w:lastRow="0" w:firstColumn="1" w:lastColumn="0" w:noHBand="0" w:noVBand="1"/>
      </w:tblPr>
      <w:tblGrid>
        <w:gridCol w:w="2163"/>
        <w:gridCol w:w="1176"/>
        <w:gridCol w:w="996"/>
        <w:gridCol w:w="1176"/>
        <w:gridCol w:w="996"/>
      </w:tblGrid>
      <w:tr w:rsidR="009A01C5" w:rsidTr="00F67F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r w:rsidRPr="00EB181D">
              <w:rPr>
                <w:sz w:val="36"/>
              </w:rPr>
              <w:t>MCN</w:t>
            </w:r>
          </w:p>
        </w:tc>
        <w:tc>
          <w:tcPr>
            <w:tcW w:w="0" w:type="auto"/>
            <w:gridSpan w:val="4"/>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cnfStyle w:val="100000000000" w:firstRow="1" w:lastRow="0" w:firstColumn="0" w:lastColumn="0" w:oddVBand="0" w:evenVBand="0" w:oddHBand="0" w:evenHBand="0" w:firstRowFirstColumn="0" w:firstRowLastColumn="0" w:lastRowFirstColumn="0" w:lastRowLastColumn="0"/>
            </w:pPr>
            <w:r>
              <w:t xml:space="preserve">Fréquence des MCN </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p>
        </w:tc>
        <w:tc>
          <w:tcPr>
            <w:tcW w:w="0" w:type="auto"/>
            <w:gridSpan w:val="2"/>
            <w:tcBorders>
              <w:top w:val="trip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RNAsubopt</w:t>
            </w:r>
            <w:proofErr w:type="spellEnd"/>
          </w:p>
        </w:tc>
        <w:tc>
          <w:tcPr>
            <w:tcW w:w="0" w:type="auto"/>
            <w:gridSpan w:val="2"/>
            <w:tcBorders>
              <w:top w:val="trip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MCFlashfold</w:t>
            </w:r>
            <w:proofErr w:type="spellEnd"/>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Pr="000A632E" w:rsidRDefault="009A01C5" w:rsidP="00F67FD5">
            <w:pPr>
              <w:jc w:val="center"/>
              <w:rPr>
                <w:lang w:val="en-CA"/>
              </w:rPr>
            </w:pP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c>
          <w:tcPr>
            <w:tcW w:w="0" w:type="auto"/>
            <w:tcBorders>
              <w:top w:val="doub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C9C9C9" w:themeColor="accent3" w:themeTint="99"/>
              <w:left w:val="double" w:sz="4" w:space="0" w:color="C9C9C9" w:themeColor="accent3" w:themeTint="99"/>
            </w:tcBorders>
            <w:shd w:val="clear" w:color="auto" w:fill="E7E6E6" w:themeFill="background2"/>
            <w:vAlign w:val="center"/>
          </w:tcPr>
          <w:p w:rsidR="009A01C5" w:rsidRDefault="009A01C5" w:rsidP="00F67FD5">
            <w:pPr>
              <w:jc w:val="center"/>
            </w:pPr>
            <w:r w:rsidRPr="00A86620">
              <w:t>2_2_pos_0</w:t>
            </w:r>
          </w:p>
        </w:tc>
        <w:tc>
          <w:tcPr>
            <w:tcW w:w="0" w:type="auto"/>
            <w:tcBorders>
              <w:top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57</w:t>
            </w:r>
            <w:r>
              <w:t xml:space="preserve"> </w:t>
            </w:r>
            <w:r w:rsidRPr="00A86620">
              <w:t>111</w:t>
            </w:r>
          </w:p>
        </w:tc>
        <w:tc>
          <w:tcPr>
            <w:tcW w:w="0" w:type="auto"/>
            <w:tcBorders>
              <w:top w:val="double" w:sz="4" w:space="0" w:color="C9C9C9" w:themeColor="accent3" w:themeTint="99"/>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w:t>
            </w:r>
            <w:r>
              <w:t xml:space="preserve"> </w:t>
            </w:r>
            <w:r w:rsidRPr="00A86620">
              <w:t>727</w:t>
            </w:r>
          </w:p>
        </w:tc>
        <w:tc>
          <w:tcPr>
            <w:tcW w:w="0" w:type="auto"/>
            <w:tcBorders>
              <w:top w:val="double" w:sz="4" w:space="0" w:color="C9C9C9" w:themeColor="accent3" w:themeTint="99"/>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61</w:t>
            </w:r>
            <w:r>
              <w:t xml:space="preserve"> </w:t>
            </w:r>
            <w:r w:rsidRPr="00A86620">
              <w:t>587</w:t>
            </w:r>
          </w:p>
        </w:tc>
        <w:tc>
          <w:tcPr>
            <w:tcW w:w="0" w:type="auto"/>
            <w:tcBorders>
              <w:top w:val="double" w:sz="4" w:space="0" w:color="C9C9C9" w:themeColor="accent3" w:themeTint="99"/>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1</w:t>
            </w:r>
            <w:r>
              <w:t xml:space="preserve"> </w:t>
            </w:r>
            <w:r w:rsidRPr="00A86620">
              <w:t>30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86620">
              <w:t>2_2_pos_1</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24</w:t>
            </w:r>
            <w:r>
              <w:t xml:space="preserve"> </w:t>
            </w:r>
            <w:r w:rsidRPr="00A86620">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74</w:t>
            </w:r>
            <w:r>
              <w:t xml:space="preserve"> </w:t>
            </w:r>
            <w:r w:rsidRPr="00A86620">
              <w:t>831</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34</w:t>
            </w:r>
            <w:r>
              <w:t xml:space="preserve"> </w:t>
            </w:r>
            <w:r w:rsidRPr="00A86620">
              <w:t>676</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5</w:t>
            </w:r>
            <w:r>
              <w:t xml:space="preserve"> </w:t>
            </w:r>
            <w:r w:rsidRPr="00A86620">
              <w:t>707</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86620">
              <w:t>noVG_notPaired</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03</w:t>
            </w:r>
            <w:r>
              <w:t xml:space="preserve"> </w:t>
            </w:r>
            <w:r w:rsidRPr="00A86620">
              <w:t>50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29</w:t>
            </w:r>
            <w:r>
              <w:t xml:space="preserve"> </w:t>
            </w:r>
            <w:r w:rsidRPr="00A86620">
              <w:t>648</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464</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2</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2F6787">
              <w:t>noVD_notPaired</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428</w:t>
            </w:r>
            <w:r>
              <w:t xml:space="preserve"> </w:t>
            </w:r>
            <w:r w:rsidRPr="00A155D4">
              <w:t>74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956</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w:t>
            </w:r>
            <w:r>
              <w:t xml:space="preserve"> </w:t>
            </w:r>
            <w:r w:rsidRPr="00A155D4">
              <w:t>72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2-AA-AA_pos_0</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2</w:t>
            </w:r>
            <w:r>
              <w:t xml:space="preserve"> </w:t>
            </w:r>
            <w:r w:rsidRPr="00A155D4">
              <w:t>742</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0</w:t>
            </w:r>
            <w:r>
              <w:t xml:space="preserve"> </w:t>
            </w:r>
            <w:r w:rsidRPr="00A155D4">
              <w:t>21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155D4">
              <w:t>2_L_pos_0</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7</w:t>
            </w:r>
            <w:r>
              <w:t xml:space="preserve"> </w:t>
            </w:r>
            <w:r w:rsidRPr="00A155D4">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63</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08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4</w:t>
            </w:r>
            <w:r>
              <w:t xml:space="preserve"> </w:t>
            </w:r>
            <w:r w:rsidRPr="00A155D4">
              <w:t>07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L_pos_1</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8</w:t>
            </w:r>
            <w:r>
              <w:t xml:space="preserve"> </w:t>
            </w:r>
            <w:r w:rsidRPr="00A155D4">
              <w:t>736</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12</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287</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0</w:t>
            </w:r>
            <w:r>
              <w:t xml:space="preserve"> </w:t>
            </w:r>
            <w:r w:rsidRPr="00A155D4">
              <w:t>74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Pr="00A155D4" w:rsidRDefault="009A01C5" w:rsidP="00F67FD5">
            <w:pPr>
              <w:jc w:val="center"/>
            </w:pPr>
            <w:r w:rsidRPr="00EB181D">
              <w:t>2_2-GC-GC_pos_0</w:t>
            </w:r>
          </w:p>
        </w:tc>
        <w:tc>
          <w:tcPr>
            <w:tcW w:w="0" w:type="auto"/>
            <w:tcBorders>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177</w:t>
            </w:r>
          </w:p>
        </w:tc>
        <w:tc>
          <w:tcPr>
            <w:tcW w:w="0" w:type="auto"/>
            <w:tcBorders>
              <w:left w:val="double" w:sz="4" w:space="0" w:color="C9C9C9" w:themeColor="accent3" w:themeTint="99"/>
              <w:right w:val="trip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2</w:t>
            </w:r>
            <w:r>
              <w:t xml:space="preserve"> </w:t>
            </w:r>
            <w:r w:rsidRPr="00EB181D">
              <w:t>061</w:t>
            </w:r>
          </w:p>
        </w:tc>
        <w:tc>
          <w:tcPr>
            <w:tcW w:w="0" w:type="auto"/>
            <w:tcBorders>
              <w:left w:val="trip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099</w:t>
            </w:r>
          </w:p>
        </w:tc>
        <w:tc>
          <w:tcPr>
            <w:tcW w:w="0" w:type="auto"/>
            <w:tcBorders>
              <w:left w:val="doub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819</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bottom w:val="double" w:sz="4" w:space="0" w:color="C9C9C9" w:themeColor="accent3" w:themeTint="99"/>
            </w:tcBorders>
            <w:shd w:val="clear" w:color="auto" w:fill="E7E6E6" w:themeFill="background2"/>
            <w:vAlign w:val="center"/>
          </w:tcPr>
          <w:p w:rsidR="009A01C5" w:rsidRPr="00A155D4" w:rsidRDefault="009A01C5" w:rsidP="00F67FD5">
            <w:pPr>
              <w:jc w:val="center"/>
            </w:pPr>
            <w:r w:rsidRPr="00EB181D">
              <w:t>2_2-GC-GC_pos_1</w:t>
            </w:r>
          </w:p>
        </w:tc>
        <w:tc>
          <w:tcPr>
            <w:tcW w:w="0" w:type="auto"/>
            <w:tcBorders>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247</w:t>
            </w:r>
          </w:p>
        </w:tc>
        <w:tc>
          <w:tcPr>
            <w:tcW w:w="0" w:type="auto"/>
            <w:tcBorders>
              <w:left w:val="double" w:sz="4" w:space="0" w:color="C9C9C9" w:themeColor="accent3" w:themeTint="99"/>
              <w:bottom w:val="double" w:sz="4" w:space="0" w:color="C9C9C9" w:themeColor="accent3" w:themeTint="99"/>
              <w:right w:val="trip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551</w:t>
            </w:r>
          </w:p>
        </w:tc>
        <w:tc>
          <w:tcPr>
            <w:tcW w:w="0" w:type="auto"/>
            <w:tcBorders>
              <w:left w:val="trip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280</w:t>
            </w:r>
          </w:p>
        </w:tc>
        <w:tc>
          <w:tcPr>
            <w:tcW w:w="0" w:type="auto"/>
            <w:tcBorders>
              <w:left w:val="doub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645</w:t>
            </w:r>
          </w:p>
        </w:tc>
      </w:tr>
    </w:tbl>
    <w:p w:rsidR="009A01C5" w:rsidRPr="0027115C" w:rsidRDefault="009A01C5" w:rsidP="009A01C5">
      <w:pPr>
        <w:pStyle w:val="Paragraphe"/>
      </w:pPr>
      <w:r>
        <w:t xml:space="preserve">Les </w:t>
      </w:r>
      <w:r w:rsidRPr="0049713A">
        <w:t>figures</w:t>
      </w:r>
      <w:r>
        <w:t xml:space="preserve"> 16 et 17 sont les fréquences des MCN de l’ensemble filtré ordonné par la fréquence des logiciels à tour de rôle. Les points alignés verticalement proviennent du même MCN. Seuls les MCN communs aux deux logiciels sont illustrés. Une transformation logarithmique en base 10 a été appliquée aux deux axes. On aperçoit un plateau à gauche des graphiques, il est formé des MCN les plus petits, les « 2_2 ». Le MCN le plus fréquent est : « </w:t>
      </w:r>
      <w:r w:rsidRPr="008D1B9D">
        <w:t>2_2-GU-AC_pos_0</w:t>
      </w:r>
      <w:r>
        <w:t xml:space="preserve"> ». Bien que le nombre total de 2_2 soit plus élevé dans les SS de </w:t>
      </w:r>
      <w:proofErr w:type="spellStart"/>
      <w:r>
        <w:t>MCFlashfold</w:t>
      </w:r>
      <w:proofErr w:type="spellEnd"/>
      <w:r>
        <w:t xml:space="preserve"> (voir </w:t>
      </w:r>
      <w:r w:rsidRPr="0049713A">
        <w:t>figure</w:t>
      </w:r>
      <w:r>
        <w:t xml:space="preserve"> 15), </w:t>
      </w:r>
      <w:proofErr w:type="spellStart"/>
      <w:r>
        <w:t>RNAsubopt</w:t>
      </w:r>
      <w:proofErr w:type="spellEnd"/>
      <w:r>
        <w:t xml:space="preserve"> a constamment un nombre de nucléotides par MCN plus élevé. Ceci est explicable par le fait que </w:t>
      </w:r>
      <w:proofErr w:type="spellStart"/>
      <w:r>
        <w:t>MCFlashfold</w:t>
      </w:r>
      <w:proofErr w:type="spellEnd"/>
      <w:r>
        <w:t xml:space="preserve"> prédit des paires de base non-canoniques. Ce qui répartit les nucléotides dans plus de MCN.</w:t>
      </w:r>
    </w:p>
    <w:p w:rsidR="009A01C5" w:rsidRDefault="009A01C5" w:rsidP="009A01C5">
      <w:pPr>
        <w:pStyle w:val="Paragraphe"/>
        <w:jc w:val="center"/>
      </w:pPr>
      <w:r>
        <w:rPr>
          <w:noProof/>
        </w:rPr>
        <w:lastRenderedPageBreak/>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36" w:name="_Toc502671252"/>
      <w:r w:rsidRPr="00460366">
        <w:rPr>
          <w:b/>
        </w:rPr>
        <w:t>Distribution des fréquences des nucléotides par MCN dans l’ensemble filtré.</w:t>
      </w:r>
      <w:r>
        <w:t xml:space="preserve"> Les MCN sont ordonnés selon la fréquence des MCN de </w:t>
      </w:r>
      <w:proofErr w:type="spellStart"/>
      <w:r>
        <w:t>MCFlashfold</w:t>
      </w:r>
      <w:proofErr w:type="spellEnd"/>
      <w:r>
        <w:t>.</w:t>
      </w:r>
      <w:bookmarkEnd w:id="136"/>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37" w:name="_Toc502671253"/>
      <w:r w:rsidRPr="00460366">
        <w:rPr>
          <w:b/>
        </w:rPr>
        <w:t>Figure 16 inversé</w:t>
      </w:r>
      <w:r>
        <w:rPr>
          <w:b/>
        </w:rPr>
        <w:t>e</w:t>
      </w:r>
      <w:r w:rsidRPr="00460366">
        <w:rPr>
          <w:b/>
        </w:rPr>
        <w:t> : les MCN sont ordonnés selon l</w:t>
      </w:r>
      <w:r>
        <w:rPr>
          <w:b/>
        </w:rPr>
        <w:t>a fréquence des</w:t>
      </w:r>
      <w:r w:rsidRPr="00460366">
        <w:rPr>
          <w:b/>
        </w:rPr>
        <w:t xml:space="preserve"> MCN de </w:t>
      </w:r>
      <w:proofErr w:type="spellStart"/>
      <w:r w:rsidRPr="00460366">
        <w:rPr>
          <w:b/>
        </w:rPr>
        <w:t>RNAsubopt</w:t>
      </w:r>
      <w:proofErr w:type="spellEnd"/>
      <w:r w:rsidRPr="00460366">
        <w:rPr>
          <w:b/>
        </w:rPr>
        <w:t>.</w:t>
      </w:r>
      <w:bookmarkEnd w:id="137"/>
    </w:p>
    <w:p w:rsidR="009A01C5" w:rsidRDefault="009A01C5" w:rsidP="009A01C5">
      <w:pPr>
        <w:pStyle w:val="Paragraphesuite"/>
      </w:pPr>
      <w:r>
        <w:t xml:space="preserve">Le </w:t>
      </w:r>
      <w:r w:rsidRPr="0049713A">
        <w:t>tableau</w:t>
      </w:r>
      <w:r>
        <w:t xml:space="preserve"> IV est semblable au </w:t>
      </w:r>
      <w:r w:rsidRPr="0049713A">
        <w:t>tableau</w:t>
      </w:r>
      <w:r>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nucléotides ayant une réactivité élevée (« Hi ») et ceux ayant une réactivité basse (« Low ») pour le logiciel </w:t>
      </w:r>
      <w:proofErr w:type="spellStart"/>
      <w:r>
        <w:t>RNAsubopt</w:t>
      </w:r>
      <w:proofErr w:type="spellEnd"/>
      <w:r>
        <w:t xml:space="preserve"> et </w:t>
      </w:r>
      <w:proofErr w:type="spellStart"/>
      <w:r>
        <w:t>MCFlashfold</w:t>
      </w:r>
      <w:proofErr w:type="spellEnd"/>
      <w:r>
        <w:t xml:space="preserve">. La colonne ratio est le résultat </w:t>
      </w:r>
      <w:r>
        <w:lastRenderedPageBreak/>
        <w:t>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9A01C5">
      <w:pPr>
        <w:pStyle w:val="Tableau"/>
      </w:pPr>
      <w:bookmarkStart w:id="138" w:name="_Toc502672541"/>
      <w:r>
        <w:t xml:space="preserve">Fréquence des nucléotides des MCN de </w:t>
      </w:r>
      <w:proofErr w:type="spellStart"/>
      <w:r>
        <w:t>RNAsubopt</w:t>
      </w:r>
      <w:proofErr w:type="spellEnd"/>
      <w:r>
        <w:t xml:space="preserve"> et </w:t>
      </w:r>
      <w:proofErr w:type="spellStart"/>
      <w:r>
        <w:t>MCFlashfold</w:t>
      </w:r>
      <w:proofErr w:type="spellEnd"/>
      <w:r>
        <w:t xml:space="preserve"> ordonnée selon la somme des nucléotides de hautes et basses réactivités de </w:t>
      </w:r>
      <w:proofErr w:type="spellStart"/>
      <w:r w:rsidRPr="00753BB7">
        <w:rPr>
          <w:u w:val="single"/>
        </w:rPr>
        <w:t>RNAsubopt</w:t>
      </w:r>
      <w:proofErr w:type="spellEnd"/>
      <w:r>
        <w:t xml:space="preserve"> dans l’ensemble de données filtré.</w:t>
      </w:r>
      <w:bookmarkEnd w:id="138"/>
    </w:p>
    <w:tbl>
      <w:tblPr>
        <w:tblW w:w="0" w:type="auto"/>
        <w:tblBorders>
          <w:insideV w:val="single" w:sz="4" w:space="0" w:color="C9C9C9" w:themeColor="accent3" w:themeTint="99"/>
        </w:tblBorders>
        <w:tblLook w:val="04A0" w:firstRow="1" w:lastRow="0" w:firstColumn="1" w:lastColumn="0" w:noHBand="0" w:noVBand="1"/>
      </w:tblPr>
      <w:tblGrid>
        <w:gridCol w:w="1549"/>
        <w:gridCol w:w="1473"/>
        <w:gridCol w:w="1124"/>
        <w:gridCol w:w="1383"/>
        <w:gridCol w:w="1124"/>
        <w:gridCol w:w="801"/>
        <w:gridCol w:w="810"/>
      </w:tblGrid>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53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so</w:t>
            </w:r>
            <w:proofErr w:type="spellEnd"/>
          </w:p>
        </w:tc>
        <w:tc>
          <w:tcPr>
            <w:tcW w:w="974"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441"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mcff</w:t>
            </w:r>
            <w:proofErr w:type="spellEnd"/>
          </w:p>
        </w:tc>
        <w:tc>
          <w:tcPr>
            <w:tcW w:w="106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797"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r>
              <w:rPr>
                <w:rFonts w:ascii="Calibri" w:hAnsi="Calibri" w:cs="Calibri"/>
                <w:b/>
                <w:color w:val="000000"/>
                <w:sz w:val="22"/>
                <w:szCs w:val="22"/>
                <w:lang w:val="en-CA" w:eastAsia="en-CA"/>
              </w:rPr>
              <w:br/>
            </w:r>
            <w:r w:rsidRPr="005A55E2">
              <w:rPr>
                <w:rFonts w:ascii="Calibri" w:hAnsi="Calibri" w:cs="Calibri"/>
                <w:b/>
                <w:color w:val="000000"/>
                <w:sz w:val="22"/>
                <w:szCs w:val="22"/>
                <w:lang w:val="en-CA" w:eastAsia="en-CA"/>
              </w:rPr>
              <w:t>So</w:t>
            </w:r>
          </w:p>
        </w:tc>
        <w:tc>
          <w:tcPr>
            <w:tcW w:w="84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proofErr w:type="spellStart"/>
            <w:r w:rsidRPr="005A55E2">
              <w:rPr>
                <w:rFonts w:ascii="Calibri" w:hAnsi="Calibri" w:cs="Calibri"/>
                <w:b/>
                <w:color w:val="000000"/>
                <w:sz w:val="22"/>
                <w:szCs w:val="22"/>
                <w:lang w:val="en-CA" w:eastAsia="en-CA"/>
              </w:rPr>
              <w:t>MCff</w:t>
            </w:r>
            <w:proofErr w:type="spellEnd"/>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797" w:type="dxa"/>
            <w:shd w:val="clear" w:color="000000" w:fill="FABF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c>
          <w:tcPr>
            <w:tcW w:w="840" w:type="dxa"/>
            <w:shd w:val="clear" w:color="000000" w:fill="FAC1C4"/>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0</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797" w:type="dxa"/>
            <w:shd w:val="clear" w:color="000000" w:fill="FAB6B9"/>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4</w:t>
            </w:r>
          </w:p>
        </w:tc>
        <w:tc>
          <w:tcPr>
            <w:tcW w:w="840" w:type="dxa"/>
            <w:shd w:val="clear" w:color="000000" w:fill="FABBBE"/>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797" w:type="dxa"/>
            <w:shd w:val="clear" w:color="000000" w:fill="F8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69</w:t>
            </w:r>
          </w:p>
        </w:tc>
        <w:tc>
          <w:tcPr>
            <w:tcW w:w="840" w:type="dxa"/>
            <w:shd w:val="clear" w:color="000000" w:fill="F9FBFD"/>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79</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797" w:type="dxa"/>
            <w:shd w:val="clear" w:color="000000" w:fill="FBF2F5"/>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1</w:t>
            </w:r>
          </w:p>
        </w:tc>
        <w:tc>
          <w:tcPr>
            <w:tcW w:w="840" w:type="dxa"/>
            <w:shd w:val="clear" w:color="000000" w:fill="FBF3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0</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797" w:type="dxa"/>
            <w:shd w:val="clear" w:color="000000" w:fill="F4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7</w:t>
            </w:r>
          </w:p>
        </w:tc>
        <w:tc>
          <w:tcPr>
            <w:tcW w:w="840" w:type="dxa"/>
            <w:shd w:val="clear" w:color="000000" w:fill="F1F8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685</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797" w:type="dxa"/>
            <w:shd w:val="clear" w:color="000000" w:fill="FBDFE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54</w:t>
            </w:r>
          </w:p>
        </w:tc>
        <w:tc>
          <w:tcPr>
            <w:tcW w:w="840" w:type="dxa"/>
            <w:shd w:val="clear" w:color="000000" w:fill="FCFCFF"/>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0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797" w:type="dxa"/>
            <w:shd w:val="clear" w:color="000000" w:fill="F3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0</w:t>
            </w:r>
          </w:p>
        </w:tc>
        <w:tc>
          <w:tcPr>
            <w:tcW w:w="840" w:type="dxa"/>
            <w:shd w:val="clear" w:color="000000" w:fill="F3F9F7"/>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02</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797" w:type="dxa"/>
            <w:shd w:val="clear" w:color="000000" w:fill="FAB3B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8</w:t>
            </w:r>
          </w:p>
        </w:tc>
        <w:tc>
          <w:tcPr>
            <w:tcW w:w="840" w:type="dxa"/>
            <w:shd w:val="clear" w:color="000000" w:fill="FAC0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797" w:type="dxa"/>
            <w:shd w:val="clear" w:color="000000" w:fill="F9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840" w:type="dxa"/>
            <w:shd w:val="clear" w:color="000000" w:fill="F7FAFB"/>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w:t>
            </w:r>
          </w:p>
        </w:tc>
      </w:tr>
    </w:tbl>
    <w:p w:rsidR="009A01C5" w:rsidRDefault="009A01C5" w:rsidP="009A01C5">
      <w:pPr>
        <w:pStyle w:val="Paragraphesuite"/>
      </w:pPr>
    </w:p>
    <w:p w:rsidR="009A01C5" w:rsidRDefault="009A01C5" w:rsidP="009A01C5">
      <w:pPr>
        <w:sectPr w:rsidR="009A01C5" w:rsidSect="00605030">
          <w:pgSz w:w="12240" w:h="15840"/>
          <w:pgMar w:top="2275" w:right="1701" w:bottom="1701" w:left="2275" w:header="1411" w:footer="706" w:gutter="0"/>
          <w:cols w:space="708"/>
          <w:titlePg/>
          <w:docGrid w:linePitch="326"/>
        </w:sectPr>
      </w:pPr>
    </w:p>
    <w:p w:rsidR="009A01C5" w:rsidRDefault="009A01C5" w:rsidP="009A01C5">
      <w:r>
        <w:rPr>
          <w:noProof/>
        </w:rPr>
        <w:lastRenderedPageBreak/>
        <w:drawing>
          <wp:inline distT="0" distB="0" distL="0" distR="0" wp14:anchorId="7105777F" wp14:editId="79C629B6">
            <wp:extent cx="7533640" cy="368638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533640" cy="3686380"/>
                    </a:xfrm>
                    <a:prstGeom prst="rect">
                      <a:avLst/>
                    </a:prstGeom>
                    <a:noFill/>
                    <a:ln>
                      <a:noFill/>
                    </a:ln>
                  </pic:spPr>
                </pic:pic>
              </a:graphicData>
            </a:graphic>
          </wp:inline>
        </w:drawing>
      </w:r>
    </w:p>
    <w:p w:rsidR="009A01C5" w:rsidRDefault="009A01C5" w:rsidP="009A01C5">
      <w:pPr>
        <w:pStyle w:val="Figure"/>
      </w:pPr>
      <w:bookmarkStart w:id="139" w:name="_Toc502671254"/>
      <w:r w:rsidRPr="00460366">
        <w:rPr>
          <w:b/>
        </w:rPr>
        <w:t xml:space="preserve">Les 32 MCN les plus fréquents selon l’ordre de </w:t>
      </w:r>
      <w:proofErr w:type="spellStart"/>
      <w:r w:rsidRPr="00460366">
        <w:rPr>
          <w:b/>
        </w:rPr>
        <w:t>MCFlashfold</w:t>
      </w:r>
      <w:proofErr w:type="spellEnd"/>
      <w:r w:rsidRPr="00460366">
        <w:rPr>
          <w:b/>
        </w:rPr>
        <w:t xml:space="preserve"> dans l’ensemble filtré.</w:t>
      </w:r>
      <w:r>
        <w:t xml:space="preserve"> Ces MCN ont des valeurs semblables pour les deux logiciels. La fréquence est le nombre de nucléotides dans la conformation d’un MCN donné.</w:t>
      </w:r>
      <w:bookmarkEnd w:id="139"/>
      <w:r>
        <w:t xml:space="preserve"> </w:t>
      </w:r>
    </w:p>
    <w:p w:rsidR="009A01C5" w:rsidRDefault="009A01C5" w:rsidP="009A01C5"/>
    <w:p w:rsidR="009A01C5" w:rsidRDefault="009A01C5" w:rsidP="009A01C5">
      <w:pPr>
        <w:sectPr w:rsidR="009A01C5" w:rsidSect="007A2D76">
          <w:pgSz w:w="15840" w:h="12240" w:orient="landscape"/>
          <w:pgMar w:top="2275" w:right="2275" w:bottom="1701" w:left="1701" w:header="1411" w:footer="706" w:gutter="0"/>
          <w:cols w:space="708"/>
          <w:titlePg/>
          <w:docGrid w:linePitch="326"/>
        </w:sectPr>
      </w:pPr>
    </w:p>
    <w:p w:rsidR="009A01C5" w:rsidRDefault="009A01C5" w:rsidP="009A01C5"/>
    <w:p w:rsidR="009A01C5" w:rsidRDefault="009A01C5" w:rsidP="009A01C5">
      <w:pPr>
        <w:pStyle w:val="Paragraphesuite"/>
      </w:pPr>
      <w:r>
        <w:rPr>
          <w:noProof/>
        </w:rPr>
        <mc:AlternateContent>
          <mc:Choice Requires="wps">
            <w:drawing>
              <wp:anchor distT="0" distB="0" distL="114300" distR="114300" simplePos="0" relativeHeight="251997184" behindDoc="0" locked="0" layoutInCell="1" allowOverlap="1" wp14:anchorId="423B1E95" wp14:editId="71111085">
                <wp:simplePos x="0" y="0"/>
                <wp:positionH relativeFrom="column">
                  <wp:posOffset>2700020</wp:posOffset>
                </wp:positionH>
                <wp:positionV relativeFrom="paragraph">
                  <wp:posOffset>-205105</wp:posOffset>
                </wp:positionV>
                <wp:extent cx="1828800" cy="1828800"/>
                <wp:effectExtent l="0" t="0" r="0" b="7620"/>
                <wp:wrapNone/>
                <wp:docPr id="252" name="Text Box 2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23B1E95" id="Text Box 252" o:spid="_x0000_s1043" type="#_x0000_t202" style="position:absolute;left:0;text-align:left;margin-left:212.6pt;margin-top:-16.15pt;width:2in;height:2in;z-index:251997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" filled="f" stroked="f">
                <v:textbox style="mso-fit-shape-to-text:t">
                  <w:txbxContent>
                    <w:p w:rsidR="00F67FD5" w:rsidRPr="00E26CFE" w:rsidRDefault="00F67FD5" w:rsidP="009A01C5">
                      <w:pPr>
                        <w:pStyle w:val="Paragraphesuite"/>
                        <w:rPr>
                          <w:sz w:val="44"/>
                        </w:rPr>
                      </w:pPr>
                      <w:r w:rsidRPr="00E26CFE">
                        <w:rPr>
                          <w:sz w:val="44"/>
                        </w:rPr>
                        <w:t>B</w:t>
                      </w:r>
                    </w:p>
                  </w:txbxContent>
                </v:textbox>
              </v:shape>
            </w:pict>
          </mc:Fallback>
        </mc:AlternateContent>
      </w:r>
      <w:r>
        <w:rPr>
          <w:noProof/>
        </w:rPr>
        <mc:AlternateContent>
          <mc:Choice Requires="wps">
            <w:drawing>
              <wp:anchor distT="0" distB="0" distL="114300" distR="114300" simplePos="0" relativeHeight="251996160" behindDoc="0" locked="0" layoutInCell="1" allowOverlap="1" wp14:anchorId="36B3A8B7" wp14:editId="255C4BA0">
                <wp:simplePos x="0" y="0"/>
                <wp:positionH relativeFrom="column">
                  <wp:posOffset>257175</wp:posOffset>
                </wp:positionH>
                <wp:positionV relativeFrom="paragraph">
                  <wp:posOffset>-225425</wp:posOffset>
                </wp:positionV>
                <wp:extent cx="1828800" cy="1828800"/>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B3A8B7" id="Text Box 251" o:spid="_x0000_s1044" type="#_x0000_t202" style="position:absolute;left:0;text-align:left;margin-left:20.25pt;margin-top:-17.75pt;width:2in;height:2in;z-index:251996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" filled="f" stroked="f">
                <v:textbox style="mso-fit-shape-to-text:t">
                  <w:txbxContent>
                    <w:p w:rsidR="00F67FD5" w:rsidRPr="00E26CFE" w:rsidRDefault="00F67FD5" w:rsidP="009A01C5">
                      <w:pPr>
                        <w:pStyle w:val="Paragraphesuite"/>
                        <w:rPr>
                          <w:sz w:val="44"/>
                        </w:rPr>
                      </w:pPr>
                      <w:r w:rsidRPr="00E26CFE">
                        <w:rPr>
                          <w:sz w:val="44"/>
                        </w:rPr>
                        <w:t>A</w:t>
                      </w:r>
                    </w:p>
                  </w:txbxContent>
                </v:textbox>
              </v:shape>
            </w:pict>
          </mc:Fallback>
        </mc:AlternateContent>
      </w:r>
      <w:r>
        <w:rPr>
          <w:noProof/>
        </w:rPr>
        <w:drawing>
          <wp:anchor distT="0" distB="0" distL="114300" distR="114300" simplePos="0" relativeHeight="251993088" behindDoc="0" locked="0" layoutInCell="1" allowOverlap="1" wp14:anchorId="60CDF61D" wp14:editId="5867B131">
            <wp:simplePos x="0" y="0"/>
            <wp:positionH relativeFrom="margin">
              <wp:posOffset>2468245</wp:posOffset>
            </wp:positionH>
            <wp:positionV relativeFrom="paragraph">
              <wp:posOffset>29433</wp:posOffset>
            </wp:positionV>
            <wp:extent cx="2563915" cy="1757548"/>
            <wp:effectExtent l="0" t="0" r="8255"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63915" cy="175754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D058BE8" wp14:editId="78D4F45B">
            <wp:extent cx="2624447" cy="1794498"/>
            <wp:effectExtent l="0" t="0" r="508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01837" cy="1847414"/>
                    </a:xfrm>
                    <a:prstGeom prst="rect">
                      <a:avLst/>
                    </a:prstGeom>
                    <a:noFill/>
                    <a:ln>
                      <a:noFill/>
                    </a:ln>
                  </pic:spPr>
                </pic:pic>
              </a:graphicData>
            </a:graphic>
          </wp:inline>
        </w:drawing>
      </w:r>
    </w:p>
    <w:p w:rsidR="009A01C5" w:rsidRDefault="009A01C5" w:rsidP="009A01C5">
      <w:pPr>
        <w:pStyle w:val="Figure"/>
      </w:pPr>
      <w:bookmarkStart w:id="140" w:name="_Toc502671255"/>
      <w:r>
        <w:rPr>
          <w:b/>
        </w:rPr>
        <w:t>Distribution</w:t>
      </w:r>
      <w:r w:rsidRPr="00140278">
        <w:rPr>
          <w:b/>
        </w:rPr>
        <w:t xml:space="preserve"> de la différence entre le nombre de nucléotides </w:t>
      </w:r>
      <w:r w:rsidRPr="00140278">
        <w:rPr>
          <w:b/>
          <w:u w:val="single"/>
        </w:rPr>
        <w:t>réactif</w:t>
      </w:r>
      <w:r>
        <w:rPr>
          <w:b/>
          <w:u w:val="single"/>
        </w:rPr>
        <w:t>s</w:t>
      </w:r>
      <w:r w:rsidRPr="00140278">
        <w:rPr>
          <w:b/>
        </w:rPr>
        <w:t xml:space="preserve"> et ceux </w:t>
      </w:r>
      <w:r w:rsidRPr="00140278">
        <w:rPr>
          <w:b/>
          <w:u w:val="single"/>
        </w:rPr>
        <w:t>non</w:t>
      </w:r>
      <w:r>
        <w:rPr>
          <w:b/>
          <w:u w:val="single"/>
        </w:rPr>
        <w:t xml:space="preserve"> </w:t>
      </w:r>
      <w:r w:rsidRPr="00140278">
        <w:rPr>
          <w:b/>
          <w:u w:val="single"/>
        </w:rPr>
        <w:t>réactifs</w:t>
      </w:r>
      <w:r w:rsidRPr="00140278">
        <w:rPr>
          <w:b/>
        </w:rPr>
        <w:t xml:space="preserve"> divisé par la </w:t>
      </w:r>
      <w:r w:rsidRPr="00140278">
        <w:rPr>
          <w:b/>
          <w:u w:val="single"/>
        </w:rPr>
        <w:t>somme</w:t>
      </w:r>
      <w:r w:rsidRPr="00140278">
        <w:rPr>
          <w:b/>
        </w:rPr>
        <w:t xml:space="preserve"> de ces deux valeurs pour les MCN communs aux deux logiciels.</w:t>
      </w:r>
      <w:r>
        <w:t xml:space="preserve"> À gauche, l’ordre est donné par le ratio des MCN de </w:t>
      </w:r>
      <w:proofErr w:type="spellStart"/>
      <w:r>
        <w:t>MCFlashfold</w:t>
      </w:r>
      <w:proofErr w:type="spellEnd"/>
      <w:r>
        <w:t xml:space="preserve"> et à droite il l’est par le ratio de </w:t>
      </w:r>
      <w:proofErr w:type="spellStart"/>
      <w:r>
        <w:t>RNAsubopt</w:t>
      </w:r>
      <w:proofErr w:type="spellEnd"/>
      <w:r>
        <w:t>.</w:t>
      </w:r>
      <w:bookmarkEnd w:id="140"/>
      <w:r>
        <w:t xml:space="preserve"> </w:t>
      </w:r>
    </w:p>
    <w:p w:rsidR="009A01C5" w:rsidRDefault="009A01C5" w:rsidP="009A01C5">
      <w:pPr>
        <w:pStyle w:val="Paragraphesuite"/>
      </w:pPr>
      <w:r>
        <w:t xml:space="preserve">Les scores de prédiction de la </w:t>
      </w:r>
      <w:r w:rsidRPr="005A0633">
        <w:t>figure</w:t>
      </w:r>
      <w:r>
        <w:t xml:space="preserve"> 16 sont le ratio des deux colonnes de droite du tableau II pour tous les MCN ayant plus de 5 représentants pour les deux logiciels. Voici 3 observations tirés de ces graphiques : </w:t>
      </w:r>
    </w:p>
    <w:p w:rsidR="009A01C5" w:rsidRDefault="009A01C5" w:rsidP="009A01C5">
      <w:pPr>
        <w:pStyle w:val="Paragraphesuite"/>
        <w:numPr>
          <w:ilvl w:val="0"/>
          <w:numId w:val="23"/>
        </w:numPr>
      </w:pPr>
      <w:r>
        <w:t xml:space="preserve">Il y a une corrélation de 0.68 entre les deux scores des logiciels, selon la corrélation de Pearson. </w:t>
      </w:r>
    </w:p>
    <w:p w:rsidR="009A01C5" w:rsidRDefault="009A01C5" w:rsidP="009A01C5">
      <w:pPr>
        <w:pStyle w:val="Paragraphesuite"/>
        <w:numPr>
          <w:ilvl w:val="0"/>
          <w:numId w:val="23"/>
        </w:numPr>
      </w:pPr>
      <w:r>
        <w:t xml:space="preserve">Une quantité non négligeable de MCN ont un ratio parfait, de 1 ou -1. </w:t>
      </w:r>
    </w:p>
    <w:p w:rsidR="009A01C5" w:rsidRDefault="009A01C5" w:rsidP="009A01C5">
      <w:pPr>
        <w:pStyle w:val="Paragraphesuite"/>
        <w:numPr>
          <w:ilvl w:val="0"/>
          <w:numId w:val="23"/>
        </w:numPr>
      </w:pPr>
      <w:r>
        <w:t xml:space="preserve">Le nombre de score parfait est plus grand pour le logiciel </w:t>
      </w:r>
      <w:proofErr w:type="spellStart"/>
      <w:r>
        <w:t>MCFlashFold</w:t>
      </w:r>
      <w:proofErr w:type="spellEnd"/>
      <w:r>
        <w:t xml:space="preserve"> (267) que chez </w:t>
      </w:r>
      <w:proofErr w:type="spellStart"/>
      <w:r>
        <w:t>RNAsubopt</w:t>
      </w:r>
      <w:proofErr w:type="spellEnd"/>
      <w:r>
        <w:t xml:space="preserve"> (155) pour les MCN communs aux deux logiciels.</w:t>
      </w:r>
    </w:p>
    <w:p w:rsidR="009A01C5" w:rsidRDefault="009A01C5" w:rsidP="009A01C5">
      <w:pPr>
        <w:pStyle w:val="Paragraphesuite"/>
      </w:pPr>
      <w:r>
        <w:rPr>
          <w:noProof/>
        </w:rPr>
        <mc:AlternateContent>
          <mc:Choice Requires="wps">
            <w:drawing>
              <wp:anchor distT="0" distB="0" distL="114300" distR="114300" simplePos="0" relativeHeight="251998208" behindDoc="0" locked="0" layoutInCell="1" allowOverlap="1" wp14:anchorId="1CAF464A" wp14:editId="0B2848D9">
                <wp:simplePos x="0" y="0"/>
                <wp:positionH relativeFrom="column">
                  <wp:posOffset>2212975</wp:posOffset>
                </wp:positionH>
                <wp:positionV relativeFrom="paragraph">
                  <wp:posOffset>1559560</wp:posOffset>
                </wp:positionV>
                <wp:extent cx="2209800" cy="238125"/>
                <wp:effectExtent l="0" t="0" r="19050" b="28575"/>
                <wp:wrapNone/>
                <wp:docPr id="255" name="Rectangle 255"/>
                <wp:cNvGraphicFramePr/>
                <a:graphic xmlns:a="http://schemas.openxmlformats.org/drawingml/2006/main">
                  <a:graphicData uri="http://schemas.microsoft.com/office/word/2010/wordprocessingShape">
                    <wps:wsp>
                      <wps:cNvSpPr/>
                      <wps:spPr>
                        <a:xfrm>
                          <a:off x="0" y="0"/>
                          <a:ext cx="2209800" cy="238125"/>
                        </a:xfrm>
                        <a:prstGeom prst="rect">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F8BC0" id="Rectangle 255" o:spid="_x0000_s1026" style="position:absolute;margin-left:174.25pt;margin-top:122.8pt;width:174pt;height:18.7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" filled="f" strokecolor="#e7e6e6 [3214]" strokeweight="1pt"/>
            </w:pict>
          </mc:Fallback>
        </mc:AlternateContent>
      </w:r>
      <w:r>
        <w:t xml:space="preserve">Le tableau III montre les 10 MCN les plus présents lors des prédictions du logiciel </w:t>
      </w:r>
      <w:proofErr w:type="spellStart"/>
      <w:r>
        <w:t>MCFlashfold</w:t>
      </w:r>
      <w:proofErr w:type="spellEnd"/>
      <w:r>
        <w:t xml:space="preserve"> et absents de celles de </w:t>
      </w:r>
      <w:proofErr w:type="spellStart"/>
      <w:r>
        <w:t>RNAsubopt</w:t>
      </w:r>
      <w:proofErr w:type="spellEnd"/>
      <w:r>
        <w:t xml:space="preserve">. Les prédictions ont été faites sur l’ensemble de données filtré. Une des caractéristiques distinguant </w:t>
      </w:r>
      <w:proofErr w:type="spellStart"/>
      <w:r>
        <w:t>MCFlashfold</w:t>
      </w:r>
      <w:proofErr w:type="spellEnd"/>
      <w:r>
        <w:t xml:space="preserve"> des autres logiciels de prédiction de SS est sa capacité à prédire les paires de bases non-canoniques. Le tableau III contient exclusivement des MCN composés d’au moins une paire de bases non-canoniques. On remarque que ces nucléotides n’ont pas une valeur prédictive très élevée. Par exemple, </w:t>
      </w:r>
      <w:r w:rsidRPr="007A2D76">
        <w:t>le MCN ayant le ratio</w:t>
      </w:r>
      <w:r>
        <w:t xml:space="preserve"> le plus élevé (dans la boite </w:t>
      </w:r>
      <w:r>
        <w:lastRenderedPageBreak/>
        <w:t>du tableau V) en valeur absolue, le MCN « </w:t>
      </w:r>
      <w:r w:rsidRPr="006A756A">
        <w:t>2_2</w:t>
      </w:r>
      <w:r>
        <w:noBreakHyphen/>
      </w:r>
      <w:r w:rsidRPr="006A756A">
        <w:t>AG</w:t>
      </w:r>
      <w:r>
        <w:noBreakHyphen/>
      </w:r>
      <w:r w:rsidRPr="006A756A">
        <w:t>CA_pos_1</w:t>
      </w:r>
      <w:r>
        <w:t xml:space="preserve"> » est associé à près de 14 000 nucléotides réactifs ou peu réactifs et la différence entre le nombre de nucléotides réactifs et les peu réactifs est de 6 821, ce qui représente environ 50% du total. Ceci signifie qu’il y a deux fois plus de nucléotides de basse réactivité que de nucléotides de haute réactivité. </w:t>
      </w:r>
    </w:p>
    <w:p w:rsidR="009A01C5" w:rsidRPr="00492A75" w:rsidRDefault="009A01C5" w:rsidP="009A01C5">
      <w:pPr>
        <w:pStyle w:val="Paragraphesuite"/>
      </w:pPr>
      <w:r>
        <w:t xml:space="preserve">Pour qu’un MCN soit prédictif, on aimerait que la différence soit supérieure. </w:t>
      </w:r>
      <w:proofErr w:type="gramStart"/>
      <w:r>
        <w:t>Ceci étant</w:t>
      </w:r>
      <w:proofErr w:type="gramEnd"/>
      <w:r>
        <w:t xml:space="preserve"> dit, une grande quantité de MCN peu prédictifs peut donner tout de même des informations utiles.</w:t>
      </w:r>
    </w:p>
    <w:p w:rsidR="009A01C5" w:rsidRDefault="009A01C5" w:rsidP="009A01C5">
      <w:pPr>
        <w:pStyle w:val="Tableau"/>
      </w:pPr>
      <w:bookmarkStart w:id="141" w:name="_Toc502672542"/>
      <w:r w:rsidRPr="00686E7A">
        <w:rPr>
          <w:shd w:val="clear" w:color="auto" w:fill="FFFFFF"/>
        </w:rPr>
        <w:t xml:space="preserve">Cohérence </w:t>
      </w:r>
      <w:r>
        <w:rPr>
          <w:shd w:val="clear" w:color="auto" w:fill="FFFFFF"/>
        </w:rPr>
        <w:t xml:space="preserve">des 10 MCN les plus fréquents et unique à </w:t>
      </w:r>
      <w:proofErr w:type="spellStart"/>
      <w:r>
        <w:rPr>
          <w:shd w:val="clear" w:color="auto" w:fill="FFFFFF"/>
        </w:rPr>
        <w:t>MCFlashfold</w:t>
      </w:r>
      <w:bookmarkEnd w:id="141"/>
      <w:proofErr w:type="spellEnd"/>
      <w:r>
        <w:rPr>
          <w:shd w:val="clear" w:color="auto" w:fill="FFFFFF"/>
        </w:rPr>
        <w:t xml:space="preserve"> </w:t>
      </w:r>
    </w:p>
    <w:tbl>
      <w:tblPr>
        <w:tblW w:w="7513" w:type="dxa"/>
        <w:jc w:val="center"/>
        <w:tblBorders>
          <w:insideV w:val="single" w:sz="4" w:space="0" w:color="C9C9C9" w:themeColor="accent3" w:themeTint="99"/>
        </w:tblBorders>
        <w:tblLook w:val="0480" w:firstRow="0" w:lastRow="0" w:firstColumn="1" w:lastColumn="0" w:noHBand="0" w:noVBand="1"/>
      </w:tblPr>
      <w:tblGrid>
        <w:gridCol w:w="2382"/>
        <w:gridCol w:w="1729"/>
        <w:gridCol w:w="2126"/>
        <w:gridCol w:w="1276"/>
      </w:tblGrid>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b/>
                <w:sz w:val="20"/>
                <w:szCs w:val="24"/>
                <w:lang w:val="en-CA" w:eastAsia="en-CA"/>
              </w:rPr>
            </w:pPr>
            <w:r w:rsidRPr="005A55E2">
              <w:rPr>
                <w:b/>
                <w:sz w:val="20"/>
                <w:szCs w:val="24"/>
                <w:lang w:val="en-CA" w:eastAsia="en-CA"/>
              </w:rPr>
              <w:t>Nom du MCN</w:t>
            </w:r>
          </w:p>
        </w:tc>
        <w:tc>
          <w:tcPr>
            <w:tcW w:w="1729" w:type="dxa"/>
            <w:shd w:val="clear" w:color="auto" w:fill="E7E6E6" w:themeFill="background2"/>
            <w:noWrap/>
            <w:vAlign w:val="center"/>
            <w:hideMark/>
          </w:tcPr>
          <w:p w:rsidR="009A01C5" w:rsidRPr="00722DF7" w:rsidRDefault="009A01C5" w:rsidP="00F67FD5">
            <w:pPr>
              <w:spacing w:line="240" w:lineRule="auto"/>
              <w:jc w:val="center"/>
              <w:rPr>
                <w:b/>
                <w:sz w:val="20"/>
                <w:lang w:val="en-CA" w:eastAsia="en-CA"/>
              </w:rPr>
            </w:pPr>
            <w:proofErr w:type="spellStart"/>
            <w:r w:rsidRPr="005A55E2">
              <w:rPr>
                <w:b/>
                <w:sz w:val="20"/>
                <w:lang w:val="en-CA" w:eastAsia="en-CA"/>
              </w:rPr>
              <w:t>Nombre</w:t>
            </w:r>
            <w:proofErr w:type="spellEnd"/>
            <w:r w:rsidRPr="005A55E2">
              <w:rPr>
                <w:b/>
                <w:sz w:val="20"/>
                <w:lang w:val="en-CA" w:eastAsia="en-CA"/>
              </w:rPr>
              <w:t xml:space="preserve"> de nucleotides total</w:t>
            </w:r>
          </w:p>
        </w:tc>
        <w:tc>
          <w:tcPr>
            <w:tcW w:w="2126" w:type="dxa"/>
            <w:shd w:val="clear" w:color="auto" w:fill="E7E6E6" w:themeFill="background2"/>
            <w:noWrap/>
            <w:vAlign w:val="center"/>
            <w:hideMark/>
          </w:tcPr>
          <w:p w:rsidR="009A01C5" w:rsidRPr="00722DF7" w:rsidRDefault="009A01C5" w:rsidP="00F67FD5">
            <w:pPr>
              <w:spacing w:line="240" w:lineRule="auto"/>
              <w:jc w:val="center"/>
              <w:rPr>
                <w:b/>
                <w:sz w:val="20"/>
                <w:lang w:eastAsia="en-CA"/>
              </w:rPr>
            </w:pPr>
            <w:r w:rsidRPr="005A55E2">
              <w:rPr>
                <w:b/>
                <w:sz w:val="20"/>
                <w:lang w:eastAsia="en-CA"/>
              </w:rPr>
              <w:t xml:space="preserve">Différence entre le nombre de </w:t>
            </w:r>
            <w:r>
              <w:rPr>
                <w:b/>
                <w:sz w:val="20"/>
                <w:lang w:eastAsia="en-CA"/>
              </w:rPr>
              <w:br/>
              <w:t xml:space="preserve">« </w:t>
            </w:r>
            <w:r w:rsidRPr="005A55E2">
              <w:rPr>
                <w:b/>
                <w:sz w:val="20"/>
                <w:lang w:eastAsia="en-CA"/>
              </w:rPr>
              <w:t>Hi</w:t>
            </w:r>
            <w:r>
              <w:rPr>
                <w:b/>
                <w:sz w:val="20"/>
                <w:lang w:eastAsia="en-CA"/>
              </w:rPr>
              <w:t xml:space="preserve"> »</w:t>
            </w:r>
            <w:r w:rsidRPr="005A55E2">
              <w:rPr>
                <w:b/>
                <w:sz w:val="20"/>
                <w:lang w:eastAsia="en-CA"/>
              </w:rPr>
              <w:t xml:space="preserve"> et de </w:t>
            </w:r>
            <w:r>
              <w:rPr>
                <w:b/>
                <w:sz w:val="20"/>
                <w:lang w:eastAsia="en-CA"/>
              </w:rPr>
              <w:t xml:space="preserve">« </w:t>
            </w:r>
            <w:r w:rsidRPr="005A55E2">
              <w:rPr>
                <w:b/>
                <w:sz w:val="20"/>
                <w:lang w:eastAsia="en-CA"/>
              </w:rPr>
              <w:t>Low</w:t>
            </w:r>
            <w:r>
              <w:rPr>
                <w:b/>
                <w:sz w:val="20"/>
                <w:lang w:eastAsia="en-CA"/>
              </w:rPr>
              <w:t xml:space="preserve"> »</w:t>
            </w:r>
          </w:p>
        </w:tc>
        <w:tc>
          <w:tcPr>
            <w:tcW w:w="1276"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7</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75</w:t>
            </w:r>
          </w:p>
        </w:tc>
        <w:tc>
          <w:tcPr>
            <w:tcW w:w="1276" w:type="dxa"/>
            <w:shd w:val="clear" w:color="000000" w:fill="CEE9D7"/>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8042</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6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12</w:t>
            </w:r>
          </w:p>
        </w:tc>
        <w:tc>
          <w:tcPr>
            <w:tcW w:w="1276" w:type="dxa"/>
            <w:shd w:val="clear" w:color="000000" w:fill="E3F2E9"/>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3653</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1</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39</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3</w:t>
            </w:r>
          </w:p>
        </w:tc>
        <w:tc>
          <w:tcPr>
            <w:tcW w:w="1276" w:type="dxa"/>
            <w:shd w:val="clear" w:color="000000" w:fill="CFEAD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7331</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0</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78</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341</w:t>
            </w:r>
          </w:p>
        </w:tc>
        <w:tc>
          <w:tcPr>
            <w:tcW w:w="1276" w:type="dxa"/>
            <w:shd w:val="clear" w:color="000000" w:fill="FAFCFE"/>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2372</w:t>
            </w:r>
          </w:p>
        </w:tc>
      </w:tr>
      <w:tr w:rsidR="009A01C5" w:rsidRPr="00722DF7" w:rsidTr="00F67FD5">
        <w:trPr>
          <w:trHeight w:val="300"/>
          <w:jc w:val="center"/>
        </w:trPr>
        <w:tc>
          <w:tcPr>
            <w:tcW w:w="2382" w:type="dxa"/>
            <w:tcBorders>
              <w:bottom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0</w:t>
            </w:r>
          </w:p>
        </w:tc>
        <w:tc>
          <w:tcPr>
            <w:tcW w:w="1729" w:type="dxa"/>
            <w:tcBorders>
              <w:bottom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9</w:t>
            </w:r>
          </w:p>
        </w:tc>
        <w:tc>
          <w:tcPr>
            <w:tcW w:w="2126" w:type="dxa"/>
            <w:tcBorders>
              <w:bottom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40</w:t>
            </w:r>
          </w:p>
        </w:tc>
        <w:tc>
          <w:tcPr>
            <w:tcW w:w="1276" w:type="dxa"/>
            <w:tcBorders>
              <w:bottom w:val="single" w:sz="4" w:space="0" w:color="auto"/>
            </w:tcBorders>
            <w:shd w:val="clear" w:color="000000" w:fill="FCFCFF"/>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3833</w:t>
            </w:r>
          </w:p>
        </w:tc>
      </w:tr>
      <w:tr w:rsidR="009A01C5" w:rsidRPr="00722DF7" w:rsidTr="00F67FD5">
        <w:trPr>
          <w:trHeight w:val="300"/>
          <w:jc w:val="center"/>
        </w:trPr>
        <w:tc>
          <w:tcPr>
            <w:tcW w:w="2382" w:type="dxa"/>
            <w:tcBorders>
              <w:top w:val="single" w:sz="4" w:space="0" w:color="auto"/>
              <w:left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1</w:t>
            </w:r>
          </w:p>
        </w:tc>
        <w:tc>
          <w:tcPr>
            <w:tcW w:w="1729"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3</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50</w:t>
            </w:r>
          </w:p>
        </w:tc>
        <w:tc>
          <w:tcPr>
            <w:tcW w:w="2126"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6</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21</w:t>
            </w:r>
          </w:p>
        </w:tc>
        <w:tc>
          <w:tcPr>
            <w:tcW w:w="1276" w:type="dxa"/>
            <w:tcBorders>
              <w:top w:val="single" w:sz="4" w:space="0" w:color="auto"/>
              <w:bottom w:val="single" w:sz="4" w:space="0" w:color="auto"/>
              <w:right w:val="single" w:sz="4" w:space="0" w:color="auto"/>
            </w:tcBorders>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607</w:t>
            </w:r>
          </w:p>
        </w:tc>
      </w:tr>
      <w:tr w:rsidR="009A01C5" w:rsidRPr="00722DF7" w:rsidTr="00F67FD5">
        <w:trPr>
          <w:trHeight w:val="300"/>
          <w:jc w:val="center"/>
        </w:trPr>
        <w:tc>
          <w:tcPr>
            <w:tcW w:w="2382" w:type="dxa"/>
            <w:tcBorders>
              <w:top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CA-AG_pos_1</w:t>
            </w:r>
          </w:p>
        </w:tc>
        <w:tc>
          <w:tcPr>
            <w:tcW w:w="1729" w:type="dxa"/>
            <w:tcBorders>
              <w:top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82</w:t>
            </w:r>
          </w:p>
        </w:tc>
        <w:tc>
          <w:tcPr>
            <w:tcW w:w="2126" w:type="dxa"/>
            <w:tcBorders>
              <w:top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38</w:t>
            </w:r>
          </w:p>
        </w:tc>
        <w:tc>
          <w:tcPr>
            <w:tcW w:w="1276" w:type="dxa"/>
            <w:tcBorders>
              <w:top w:val="single" w:sz="4" w:space="0" w:color="auto"/>
            </w:tcBorders>
            <w:shd w:val="clear" w:color="000000" w:fill="FBF3F6"/>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9397</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8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168</w:t>
            </w:r>
          </w:p>
        </w:tc>
        <w:tc>
          <w:tcPr>
            <w:tcW w:w="1276" w:type="dxa"/>
            <w:shd w:val="clear" w:color="000000" w:fill="FBEFF2"/>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1939</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8</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609</w:t>
            </w:r>
          </w:p>
        </w:tc>
        <w:tc>
          <w:tcPr>
            <w:tcW w:w="1276" w:type="dxa"/>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517</w:t>
            </w:r>
          </w:p>
        </w:tc>
      </w:tr>
    </w:tbl>
    <w:p w:rsidR="009A01C5" w:rsidRDefault="009A01C5" w:rsidP="009A01C5">
      <w:pPr>
        <w:pStyle w:val="Paragraphe"/>
        <w:sectPr w:rsidR="009A01C5" w:rsidSect="00605030">
          <w:pgSz w:w="12240" w:h="15840"/>
          <w:pgMar w:top="2275" w:right="1701" w:bottom="1701" w:left="2275" w:header="1411" w:footer="706" w:gutter="0"/>
          <w:cols w:space="708"/>
          <w:titlePg/>
          <w:docGrid w:linePitch="326"/>
        </w:sectPr>
      </w:pPr>
    </w:p>
    <w:p w:rsidR="009A01C5" w:rsidRDefault="009A01C5" w:rsidP="009A01C5">
      <w:pPr>
        <w:pStyle w:val="Paragraphesuite"/>
        <w:jc w:val="center"/>
      </w:pPr>
      <w:r w:rsidRPr="00DA3DC6">
        <w:rPr>
          <w:noProof/>
        </w:rPr>
        <w:lastRenderedPageBreak/>
        <w:drawing>
          <wp:anchor distT="0" distB="0" distL="114300" distR="114300" simplePos="0" relativeHeight="251995136" behindDoc="0" locked="0" layoutInCell="1" allowOverlap="1" wp14:anchorId="237F56A5" wp14:editId="672BB90D">
            <wp:simplePos x="0" y="0"/>
            <wp:positionH relativeFrom="margin">
              <wp:align>left</wp:align>
            </wp:positionH>
            <wp:positionV relativeFrom="paragraph">
              <wp:posOffset>-152267</wp:posOffset>
            </wp:positionV>
            <wp:extent cx="7538085" cy="3094675"/>
            <wp:effectExtent l="0" t="0" r="5715"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538085" cy="3094675"/>
                    </a:xfrm>
                    <a:prstGeom prst="rect">
                      <a:avLst/>
                    </a:prstGeom>
                    <a:noFill/>
                    <a:ln>
                      <a:noFill/>
                    </a:ln>
                  </pic:spPr>
                </pic:pic>
              </a:graphicData>
            </a:graphic>
          </wp:anchor>
        </w:drawing>
      </w:r>
    </w:p>
    <w:p w:rsidR="009A01C5" w:rsidRDefault="009A01C5" w:rsidP="009A01C5">
      <w:pPr>
        <w:pStyle w:val="Paragraphe"/>
      </w:pPr>
    </w:p>
    <w:p w:rsidR="009A01C5" w:rsidRDefault="009A01C5" w:rsidP="009A01C5">
      <w:pPr>
        <w:pStyle w:val="Paragraphe"/>
      </w:pPr>
    </w:p>
    <w:p w:rsidR="009A01C5" w:rsidRPr="00DA3DC6" w:rsidRDefault="009A01C5" w:rsidP="009A01C5">
      <w:pPr>
        <w:pStyle w:val="Paragraphe"/>
      </w:pPr>
    </w:p>
    <w:p w:rsidR="009A01C5" w:rsidRDefault="009A01C5" w:rsidP="009A01C5">
      <w:pPr>
        <w:pStyle w:val="Paragraphesuite"/>
        <w:jc w:val="center"/>
      </w:pPr>
    </w:p>
    <w:p w:rsidR="009A01C5" w:rsidRDefault="009A01C5" w:rsidP="009A01C5">
      <w:pPr>
        <w:pStyle w:val="Paragraphesuite"/>
        <w:jc w:val="center"/>
      </w:pPr>
    </w:p>
    <w:p w:rsidR="009A01C5" w:rsidRPr="00DA3DC6" w:rsidRDefault="009A01C5" w:rsidP="009A01C5">
      <w:pPr>
        <w:pStyle w:val="Paragraphe"/>
      </w:pPr>
    </w:p>
    <w:p w:rsidR="009A01C5" w:rsidRDefault="009A01C5" w:rsidP="009A01C5">
      <w:pPr>
        <w:pStyle w:val="Paragraphesuite"/>
        <w:jc w:val="center"/>
      </w:pPr>
    </w:p>
    <w:p w:rsidR="009A01C5" w:rsidRPr="008D1B9D" w:rsidRDefault="009A01C5" w:rsidP="009A01C5">
      <w:pPr>
        <w:pStyle w:val="Paragraphe"/>
      </w:pPr>
    </w:p>
    <w:p w:rsidR="009A01C5" w:rsidRPr="008D1B9D" w:rsidRDefault="009A01C5" w:rsidP="009A01C5">
      <w:pPr>
        <w:pStyle w:val="Figure"/>
      </w:pPr>
      <w:bookmarkStart w:id="142" w:name="_Toc502671256"/>
      <w:r w:rsidRPr="00912592">
        <w:rPr>
          <w:b/>
        </w:rPr>
        <w:t xml:space="preserve">Valeur du ratio des nucléotides réactifs moins les peu réactifs, divisés par leur total pour les MCN unique à </w:t>
      </w:r>
      <w:proofErr w:type="spellStart"/>
      <w:r w:rsidRPr="00912592">
        <w:rPr>
          <w:b/>
        </w:rPr>
        <w:t>MCFlashfold</w:t>
      </w:r>
      <w:proofErr w:type="spellEnd"/>
      <w:r w:rsidRPr="00912592">
        <w:rPr>
          <w:b/>
        </w:rPr>
        <w:t>.</w:t>
      </w:r>
      <w: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w:t>
      </w:r>
      <w:r w:rsidRPr="008D1B9D">
        <w:t>UUCG</w:t>
      </w:r>
      <w:r>
        <w:t> », lorsqu’elle est fermée par une paire UA a une valeur élevée à 73 occasions et n’a jamais une valeur basse dans toute la base de données filtrée. De l’autre côté, le deuxième nucléotide de la boucle « </w:t>
      </w:r>
      <w:r w:rsidRPr="008D1B9D">
        <w:t>GCCU</w:t>
      </w:r>
      <w:r>
        <w:t> » lorsqu’elle est fermée par une paire CG à une valeur basse pour 41 nucléotides distincts et n’a jamais de valeur haute. Ces deux MCN se retrouvent aux deux extrémités de ce graphique. En tout, 2 500 MCN sont représentés.</w:t>
      </w:r>
      <w:bookmarkEnd w:id="142"/>
    </w:p>
    <w:p w:rsidR="009A01C5" w:rsidRDefault="009A01C5" w:rsidP="009A01C5">
      <w:pPr>
        <w:spacing w:line="240" w:lineRule="auto"/>
        <w:jc w:val="left"/>
        <w:sectPr w:rsidR="009A01C5" w:rsidSect="00DA3DC6">
          <w:pgSz w:w="15840" w:h="12240" w:orient="landscape"/>
          <w:pgMar w:top="2268" w:right="2268" w:bottom="1701" w:left="1701" w:header="1418" w:footer="709" w:gutter="0"/>
          <w:cols w:space="708"/>
          <w:titlePg/>
          <w:docGrid w:linePitch="326"/>
        </w:sectPr>
      </w:pPr>
    </w:p>
    <w:p w:rsidR="009A01C5" w:rsidRDefault="009A01C5" w:rsidP="00DA3DC6"/>
    <w:p w:rsidR="003108E0" w:rsidRDefault="003108E0" w:rsidP="003108E0">
      <w:pPr>
        <w:pStyle w:val="Heading2"/>
        <w:rPr>
          <w:sz w:val="28"/>
        </w:rPr>
      </w:pPr>
      <w:bookmarkStart w:id="143" w:name="_Toc502671863"/>
      <w:bookmarkStart w:id="144" w:name="_Toc502671973"/>
      <w:r>
        <w:t>Prédictions basées sur la cohérence</w:t>
      </w:r>
      <w:bookmarkEnd w:id="143"/>
      <w:bookmarkEnd w:id="144"/>
    </w:p>
    <w:p w:rsidR="003108E0" w:rsidRDefault="003108E0" w:rsidP="003108E0">
      <w:r>
        <w:t>Lors de la phase de prédiction, chaque nucléotide reçoit une valeur entre -1 et 1. Le signe qualifie la prédiction de vrai ou fausse et un poids entre 0 et 1 module la prédiction. Plus, un MCN est constant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Ceci m’amène donc à penser que la somme des scores des nucléotides est une bonne mesure de la confiance qu’on peut avoir envers la prédiction de la SS d’un ARN. Le score de plus de 150 000 SS de plus de 15 000 ARN est disponible dans la base de données des MCN et par le logiciel de visualisation.</w:t>
      </w:r>
    </w:p>
    <w:p w:rsidR="003108E0" w:rsidRDefault="003108E0" w:rsidP="003108E0"/>
    <w:p w:rsidR="003108E0" w:rsidRDefault="003108E0" w:rsidP="003108E0">
      <w:r>
        <w:t xml:space="preserve">Les MCN des nucléotides qui n’ont pas assez de données et les nucléotides qui n’ont pas de valeur du tout n’ont pas de prédiction. Cela augmente la vitesse de l’algorithme de beaucoup en pratique. En effet, d’un point de vue algorithmique, cette étape est l’étape limitante. Ceci est dû au fait que le nombre de requêtes à la base de données est égal au nombre de </w:t>
      </w:r>
      <w:r w:rsidR="008C6331">
        <w:t xml:space="preserve">SS </w:t>
      </w:r>
      <w:r>
        <w:t>sous-optima</w:t>
      </w:r>
      <w:r w:rsidR="008C6331">
        <w:t>les</w:t>
      </w:r>
      <w:r>
        <w:t xml:space="preserve"> multiplié par le nombre de nucléotides de la séquence pour chaque logiciel de prédiction pour un ARN. </w:t>
      </w:r>
      <w:r w:rsidR="00E94EB8">
        <w:t>Le calcul de</w:t>
      </w:r>
      <w:r w:rsidR="008C6331">
        <w:t xml:space="preserve"> </w:t>
      </w:r>
      <w:r>
        <w:t>10</w:t>
      </w:r>
      <w:r w:rsidR="008C6331">
        <w:t xml:space="preserve"> </w:t>
      </w:r>
      <w:proofErr w:type="gramStart"/>
      <w:r w:rsidR="008C6331">
        <w:t xml:space="preserve">SS </w:t>
      </w:r>
      <w:r>
        <w:t xml:space="preserve"> </w:t>
      </w:r>
      <w:r w:rsidR="00E94EB8">
        <w:t>de</w:t>
      </w:r>
      <w:proofErr w:type="gramEnd"/>
      <w:r>
        <w:t xml:space="preserve"> 1000 ARN</w:t>
      </w:r>
      <w:r w:rsidR="00E94EB8">
        <w:t xml:space="preserve"> composés</w:t>
      </w:r>
      <w:r>
        <w:t xml:space="preserve"> de 100 nucléotides </w:t>
      </w:r>
      <w:r w:rsidR="008C6331">
        <w:t>pour lesquels on a</w:t>
      </w:r>
      <w:r>
        <w:t xml:space="preserve"> une valeur de réactivité, c’est 1 million de requêtes qui sont faites à la base de données, d’où l’importance d’optimiser les performances de la base de données en compilant les MCN par valeur de réactivité et en les indexant sur les MCN et les logiciels.</w:t>
      </w:r>
    </w:p>
    <w:p w:rsidR="003108E0" w:rsidRDefault="003108E0" w:rsidP="003108E0">
      <w:r>
        <w:t>En ce moment, pour avoir les prédictions sur 100 SS de 20 ARN, cela prend 1 minute. Les détails du serveur sur lequel mes expériences sont exécutées sont en annexe.</w:t>
      </w:r>
    </w:p>
    <w:p w:rsidR="00972911" w:rsidRDefault="00972911" w:rsidP="00972911">
      <w:pPr>
        <w:pStyle w:val="Heading2"/>
      </w:pPr>
      <w:bookmarkStart w:id="145" w:name="_Toc502671864"/>
      <w:bookmarkStart w:id="146" w:name="_Toc502671974"/>
      <w:r>
        <w:lastRenderedPageBreak/>
        <w:t>Conclusion du chapitre 1</w:t>
      </w:r>
      <w:bookmarkEnd w:id="145"/>
      <w:bookmarkEnd w:id="146"/>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un format très populaire. Vu leur structure, il est facile d’ajouter des informations sans compromettre </w:t>
      </w:r>
      <w:r w:rsidR="00D301C8">
        <w:t xml:space="preserve">leur compatibilité avec les logiciels qui les utilisent. Toutes les données qu’ils contiennent pourraient être calculées au besoin, mais leur </w:t>
      </w:r>
      <w:r w:rsidR="008D1B9D">
        <w:t xml:space="preserve">« </w:t>
      </w:r>
      <w:r w:rsidR="00D301C8">
        <w:t>précalcul</w:t>
      </w:r>
      <w:r w:rsidR="00D94411">
        <w:t>e</w:t>
      </w:r>
      <w:r w:rsidR="008D1B9D">
        <w:t xml:space="preserve"> »</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notre imagination</w:t>
      </w:r>
      <w:r w:rsidR="00D301C8">
        <w:t xml:space="preserve">. </w:t>
      </w:r>
      <w:r w:rsidR="00D94411">
        <w:t>L</w:t>
      </w:r>
      <w:r w:rsidR="003E166C">
        <w:t xml:space="preserve">’espace </w:t>
      </w:r>
      <w:r w:rsidR="00D301C8">
        <w:t>mémoire est de moins en moins couteu</w:t>
      </w:r>
      <w:r w:rsidR="003E166C">
        <w:t>x cela rend</w:t>
      </w:r>
      <w:r w:rsidR="00D301C8">
        <w:t xml:space="preserve"> le </w:t>
      </w:r>
      <w:r w:rsidR="008D1B9D">
        <w:t xml:space="preserve">« </w:t>
      </w:r>
      <w:r w:rsidR="00D301C8">
        <w:t>précalcul</w:t>
      </w:r>
      <w:r w:rsidR="00D94411">
        <w:t>e</w:t>
      </w:r>
      <w:r w:rsidR="008D1B9D">
        <w:t xml:space="preserve"> »</w:t>
      </w:r>
      <w:r w:rsidR="00D301C8">
        <w:t xml:space="preserve"> de plus en plus avantageux.</w:t>
      </w:r>
    </w:p>
    <w:p w:rsidR="00E16448" w:rsidRDefault="00E16448" w:rsidP="00972911">
      <w:pPr>
        <w:pStyle w:val="Paragraphe"/>
      </w:pPr>
    </w:p>
    <w:p w:rsidR="004A2FB9" w:rsidRDefault="004A2FB9" w:rsidP="004A2FB9">
      <w:pPr>
        <w:pStyle w:val="Paragraphe"/>
      </w:pPr>
      <w:r>
        <w:t xml:space="preserve">RNASS_v2 </w:t>
      </w:r>
      <w:r>
        <w:t xml:space="preserve">a été amélioré tout au long de mon parcours et j’espère qu’il le sera encore dans le futur. </w:t>
      </w: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47" w:name="_Toc20041537"/>
      <w:bookmarkStart w:id="148" w:name="_Toc20313899"/>
      <w:bookmarkStart w:id="149" w:name="_Toc20314789"/>
      <w:bookmarkStart w:id="150" w:name="_Toc502671865"/>
      <w:bookmarkStart w:id="151" w:name="_Toc502671975"/>
      <w:r w:rsidRPr="00002319">
        <w:lastRenderedPageBreak/>
        <w:t xml:space="preserve">Chapitre </w:t>
      </w:r>
      <w:bookmarkEnd w:id="147"/>
      <w:bookmarkEnd w:id="148"/>
      <w:bookmarkEnd w:id="149"/>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50"/>
      <w:bookmarkEnd w:id="151"/>
    </w:p>
    <w:p w:rsidR="00D00F70" w:rsidRDefault="002B24E7" w:rsidP="00A055E8">
      <w:pPr>
        <w:pStyle w:val="Paragraphe"/>
      </w:pPr>
      <w:r>
        <w:t>RDV est l’abréviation de RNA Dynamic Viewer. Ce logiciel permet de visualiser les données provenant de RNASS</w:t>
      </w:r>
      <w:r w:rsidR="00972911">
        <w:t>.</w:t>
      </w:r>
      <w:r w:rsidR="00754359">
        <w:t xml:space="preserve"> Il a été écrit en </w:t>
      </w:r>
      <w:r w:rsidR="00754359" w:rsidRPr="003E166C">
        <w:rPr>
          <w:i/>
        </w:rPr>
        <w:t>Javascript</w:t>
      </w:r>
      <w:r w:rsidR="00754359">
        <w:t xml:space="preserve"> et utilise Node.js 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d3.js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52" w:name="_Toc502671867"/>
      <w:bookmarkStart w:id="153" w:name="_Toc502671977"/>
      <w:r>
        <w:t>Visualisation du graphe des transition</w:t>
      </w:r>
      <w:r w:rsidR="0070398A">
        <w:t>s</w:t>
      </w:r>
      <w:bookmarkEnd w:id="152"/>
      <w:bookmarkEnd w:id="153"/>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A055E8" w:rsidRDefault="002B24E7" w:rsidP="00A055E8">
      <w:r>
        <w:t>La transition fluide entre les SS permet aussi de mieux comprendre la dynamique des ARN</w:t>
      </w:r>
      <w:r w:rsidR="00A055E8">
        <w:t>. Grâce à ce logiciel</w:t>
      </w:r>
      <w:r w:rsidR="003E166C">
        <w:t>,</w:t>
      </w:r>
      <w:r w:rsidR="00A055E8">
        <w:t xml:space="preserve"> il m’a été possible d’avoir une vue d’ensemble sur les ARN sondés.</w:t>
      </w:r>
      <w:r>
        <w:t xml:space="preserve"> </w:t>
      </w:r>
      <w:r w:rsidR="00A055E8">
        <w:t>L’avantage de la flexibilité des composantes est la possibilité de placer l’ARN de façon à faire ressortir une information importante. L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proofErr w:type="gramStart"/>
      <w:r w:rsidR="00A055E8">
        <w:t>dessiné</w:t>
      </w:r>
      <w:r w:rsidR="00E94EB8">
        <w:t>e</w:t>
      </w:r>
      <w:r w:rsidR="00A055E8">
        <w:t>s</w:t>
      </w:r>
      <w:proofErr w:type="gramEnd"/>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154" w:name="_Toc502671868"/>
      <w:bookmarkStart w:id="155" w:name="_Toc502671978"/>
      <w:r>
        <w:lastRenderedPageBreak/>
        <w:t>Visualisation de la cohérence</w:t>
      </w:r>
      <w:bookmarkEnd w:id="154"/>
      <w:bookmarkEnd w:id="155"/>
    </w:p>
    <w:p w:rsidR="002B24E7" w:rsidRPr="00B60F4D" w:rsidRDefault="002B24E7" w:rsidP="002B24E7">
      <w:r>
        <w:t xml:space="preserve">Une autre fonction innovante de RDV est la possibilité de valider une structure secondaire prédite en se basant sur la réactivité moyenne d’un nucléotide à l’intérieur d’un </w:t>
      </w:r>
      <w:r w:rsidRPr="00B60F4D">
        <w:t>MCN</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70398A" w:rsidRDefault="0070398A" w:rsidP="0070398A">
      <w:r>
        <w:t xml:space="preserve">Comme je l’ai expliqué dans le </w:t>
      </w:r>
      <w:r w:rsidRPr="004302F0">
        <w:t>chapitre 1,</w:t>
      </w:r>
      <w:r>
        <w:t xml:space="preserve"> le contour des nucléotides est relié à la réactivité moyenne des autres nucléotides à la même position dans les MCN de la base de données. Un contour rouge signifie une réactivité moyenne basse et un contour bleu signifie une réactivité moyenne élevé</w:t>
      </w:r>
      <w:r w:rsidR="003E166C">
        <w:t>e</w:t>
      </w:r>
      <w:r>
        <w:t xml:space="preserve">. Voir </w:t>
      </w:r>
      <w:r w:rsidRPr="004302F0">
        <w:t>tableau I et II</w:t>
      </w:r>
      <w:r>
        <w:t>. 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156" w:name="_Toc502671869"/>
      <w:bookmarkStart w:id="157" w:name="_Toc502671979"/>
      <w:r>
        <w:t>Visualisation de la SS</w:t>
      </w:r>
      <w:bookmarkEnd w:id="156"/>
      <w:bookmarkEnd w:id="157"/>
    </w:p>
    <w:p w:rsidR="002B24E7" w:rsidRDefault="002B24E7" w:rsidP="002B24E7">
      <w:r>
        <w:t xml:space="preserve">Du côté gauche, la SS </w:t>
      </w:r>
      <w:r w:rsidR="0070398A">
        <w:t>sélectionné</w:t>
      </w:r>
      <w:r w:rsidR="003E166C">
        <w:t>e</w:t>
      </w:r>
      <w:r>
        <w:t xml:space="preserve"> est dessinée avec le champ de force décris plus haut. Dans cette visualisation, chaque cercle correspond à un nucléotide, trois modes de couleur sont disponibles, </w:t>
      </w:r>
    </w:p>
    <w:p w:rsidR="002B24E7" w:rsidRDefault="002B24E7" w:rsidP="00F710AC">
      <w:pPr>
        <w:numPr>
          <w:ilvl w:val="0"/>
          <w:numId w:val="12"/>
        </w:numPr>
        <w:spacing w:after="240"/>
        <w:ind w:left="426" w:hanging="426"/>
      </w:pPr>
      <w:r>
        <w:t xml:space="preserve">le mode : couleur selon la sorte du nucléotide </w:t>
      </w:r>
    </w:p>
    <w:p w:rsidR="002B24E7" w:rsidRDefault="002B24E7" w:rsidP="00F710AC">
      <w:pPr>
        <w:numPr>
          <w:ilvl w:val="0"/>
          <w:numId w:val="12"/>
        </w:numPr>
        <w:spacing w:after="240"/>
        <w:ind w:left="426" w:hanging="426"/>
      </w:pPr>
      <w:r>
        <w:t xml:space="preserve">le mode : couleur selon la réactivité du nucléotide. </w:t>
      </w:r>
    </w:p>
    <w:p w:rsidR="002B24E7" w:rsidRDefault="002B24E7" w:rsidP="00F710AC">
      <w:pPr>
        <w:numPr>
          <w:ilvl w:val="0"/>
          <w:numId w:val="12"/>
        </w:numPr>
        <w:spacing w:after="240"/>
        <w:ind w:left="426" w:hanging="426"/>
      </w:pPr>
      <w:r>
        <w:t>le mode : couleur selon l’erreur reliée à chaque nucléotide.</w:t>
      </w:r>
    </w:p>
    <w:p w:rsidR="002B24E7" w:rsidRDefault="002B24E7" w:rsidP="008E2DFC">
      <w:pPr>
        <w:pStyle w:val="Heading2"/>
      </w:pPr>
      <w:bookmarkStart w:id="158" w:name="_Toc502671870"/>
      <w:bookmarkStart w:id="159" w:name="_Toc502671980"/>
      <w:r>
        <w:t xml:space="preserve">Obtenir des détails et </w:t>
      </w:r>
      <w:r w:rsidR="008E2DFC">
        <w:t>rechercher</w:t>
      </w:r>
      <w:r>
        <w:t xml:space="preserve"> des ARN </w:t>
      </w:r>
      <w:r w:rsidR="008E2DFC">
        <w:t>semblables</w:t>
      </w:r>
      <w:bookmarkEnd w:id="158"/>
      <w:bookmarkEnd w:id="159"/>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w:t>
      </w:r>
      <w:r>
        <w:lastRenderedPageBreak/>
        <w:t>extrêmement intéressants lorsque vient le temps de comprendre les interactions 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w:t>
      </w:r>
      <w:proofErr w:type="spellStart"/>
      <w:r>
        <w:t>M</w:t>
      </w:r>
      <w:r w:rsidR="007A4B25">
        <w:t>CF</w:t>
      </w:r>
      <w:r>
        <w:t>lashfold</w:t>
      </w:r>
      <w:proofErr w:type="spellEnd"/>
      <w:r>
        <w:t xml:space="preserve"> et du </w:t>
      </w:r>
      <w:r w:rsidR="00B6753E">
        <w:t>rouge pâle</w:t>
      </w:r>
      <w:r>
        <w:t xml:space="preserve"> au rouge</w:t>
      </w:r>
      <w:r w:rsidR="00B6753E">
        <w:t xml:space="preserve"> foncé</w:t>
      </w:r>
      <w:r>
        <w:t xml:space="preserve"> pour le logiciel </w:t>
      </w:r>
      <w:proofErr w:type="spellStart"/>
      <w:r>
        <w:t>RNAsubopt</w:t>
      </w:r>
      <w:proofErr w:type="spellEnd"/>
      <w:r>
        <w: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160" w:name="_Toc502672543"/>
      <w:r>
        <w:t>Signification des valeurs de prédictions 1 et -1</w:t>
      </w:r>
      <w:r w:rsidR="007E7316">
        <w:t xml:space="preserve"> </w:t>
      </w:r>
      <w:r>
        <w:t>dans RDV</w:t>
      </w:r>
      <w:bookmarkEnd w:id="160"/>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161" w:name="_Toc502672544"/>
      <w:r>
        <w:t>Signification possible de la valeur 0 lors des prédictions</w:t>
      </w:r>
      <w:r>
        <w:br/>
        <w:t xml:space="preserve"> et couleur du contour du nucléotide dans RDV</w:t>
      </w:r>
      <w:bookmarkEnd w:id="161"/>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6"/>
          <w:headerReference w:type="first" r:id="rId57"/>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45"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46"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" filled="f" stroked="f">
                <v:textbo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2" w:name="_Hlk500436109"/>
                            <w:bookmarkStart w:id="163"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62"/>
                            <w:bookmarkEnd w:id="16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47"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myYM9sECAADiBQAADgAAAAAAAAAAAAAAAAAuAgAAZHJzL2Uyb0RvYy54bWxQSwECLQAUAAYACAAA&#10;ACEAoVPFV9wAAAAIAQAADwAAAAAAAAAAAAAAAAAbBQAAZHJzL2Rvd25yZXYueG1sUEsFBgAAAAAE&#10;AAQA8wAAACQGAAAAAA==&#10;" fillcolor="white [3201]" strokecolor="#e7e6e6 [3214]" strokeweight="1pt">
                <v:textbo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4" w:name="_Hlk500436109"/>
                      <w:bookmarkStart w:id="165"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64"/>
                      <w:bookmarkEnd w:id="165"/>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48"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49"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" fillcolor="white [3212]" strokecolor="#e7e6e6 [3214]" strokeweight=".5pt">
                <v:textbo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50"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" fillcolor="white [3212]" strokecolor="#e7e6e6 [3214]" strokeweight=".5pt">
                <v:textbo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51"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" fillcolor="white [3212]" strokecolor="#e7e6e6 [3214]" strokeweight=".5pt">
                <v:textbo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52"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vz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W3bLvpO3EFxxAZ1&#10;0A65t3yjsItumQ/3zOFUY+Phpgp3+JEasAugkygpwf167z7a47ChlpIat0RODa4xSvQ3g0P4eTyb&#10;xaWSDrP5+QQP7lSzO9WY5+oasDFxzDC3JEb7oHtROqiecJ2tY0xUMcMxcmyPTrwO7ebCdcjFep2M&#10;cI1YFm7No+UROpIcJ2TbPDFnu5YMOIDfod8mbPlmmlrb6Glg/RxAqjRqkeaW045+XEFpWLvmjjvu&#10;9JysXpb66jcA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Di2/vz1AIAABwGAAAOAAAAAAAAAAAAAAAAAC4CAABkcnMv&#10;ZTJvRG9jLnhtbFBLAQItABQABgAIAAAAIQCd+3JQ4AAAAAs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53"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" filled="f" stroked="f">
                <v:textbox style="mso-fit-shape-to-text:t">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54"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55"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" filled="f" stroked="f">
                <v:textbox style="mso-fit-shape-to-text:t">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540B82">
      <w:pPr>
        <w:pStyle w:val="Figure"/>
      </w:pPr>
      <w:bookmarkStart w:id="166" w:name="_Toc502671257"/>
      <w:r>
        <w:t>Vue principale de RNA</w:t>
      </w:r>
      <w:r w:rsidR="007617D9">
        <w:t xml:space="preserve"> D</w:t>
      </w:r>
      <w:r>
        <w:t>ynamic Viewer</w:t>
      </w:r>
      <w:r w:rsidR="007617D9">
        <w:t xml:space="preserve"> (RDV)</w:t>
      </w:r>
      <w:r>
        <w:t>.</w:t>
      </w:r>
      <w:bookmarkEnd w:id="166"/>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56"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" filled="f" stroked="f">
                <v:textbox style="mso-fit-shape-to-text:t">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Default="002E4B39" w:rsidP="002B24E7">
      <w:r>
        <w:rPr>
          <w:noProof/>
        </w:rPr>
        <w:drawing>
          <wp:inline distT="0" distB="0" distL="0" distR="0">
            <wp:extent cx="8682990" cy="3688715"/>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682990" cy="3688715"/>
                    </a:xfrm>
                    <a:prstGeom prst="rect">
                      <a:avLst/>
                    </a:prstGeom>
                    <a:noFill/>
                    <a:ln>
                      <a:noFill/>
                    </a:ln>
                  </pic:spPr>
                </pic:pic>
              </a:graphicData>
            </a:graphic>
          </wp:inline>
        </w:drawing>
      </w:r>
    </w:p>
    <w:p w:rsidR="0049702F" w:rsidRDefault="00020816" w:rsidP="00540B82">
      <w:pPr>
        <w:pStyle w:val="Figure"/>
        <w:sectPr w:rsidR="0049702F" w:rsidSect="00AB62FC">
          <w:pgSz w:w="15840" w:h="12240" w:orient="landscape"/>
          <w:pgMar w:top="1440" w:right="1080" w:bottom="1440" w:left="1080" w:header="1418" w:footer="709" w:gutter="0"/>
          <w:cols w:space="708"/>
          <w:titlePg/>
          <w:docGrid w:linePitch="326"/>
        </w:sectPr>
      </w:pPr>
      <w:bookmarkStart w:id="167" w:name="_Toc502671258"/>
      <w:r w:rsidRPr="00020816">
        <w:rPr>
          <w:b/>
        </w:rPr>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  Sa longueur est proportionnelle </w:t>
      </w:r>
      <w:r w:rsidR="004C6CC2">
        <w:t>à 4 fois</w:t>
      </w:r>
      <w:r>
        <w:t xml:space="preserve"> nombre de « Hi »</w:t>
      </w:r>
      <w:r w:rsidR="004C6CC2">
        <w:t xml:space="preserve"> divisé par le nombre de « </w:t>
      </w:r>
      <w:proofErr w:type="gramStart"/>
      <w:r w:rsidR="004C6CC2">
        <w:rPr>
          <w:i/>
        </w:rPr>
        <w:t>Low</w:t>
      </w:r>
      <w:r w:rsidR="004C6CC2">
        <w:t>»</w:t>
      </w:r>
      <w:proofErr w:type="gramEnd"/>
      <w:r w:rsidR="004C6CC2">
        <w:t xml:space="preserve"> plus le nombre de « </w:t>
      </w:r>
      <w:bookmarkStart w:id="168" w:name="_Hlk502255528"/>
      <w:r w:rsidR="004C6CC2">
        <w:rPr>
          <w:i/>
        </w:rPr>
        <w:t>Hi</w:t>
      </w:r>
      <w:r w:rsidR="004C6CC2">
        <w:t xml:space="preserve"> </w:t>
      </w:r>
      <w:bookmarkEnd w:id="168"/>
      <w:r w:rsidR="004C6CC2">
        <w:t>»</w:t>
      </w:r>
      <w:r>
        <w:t>.</w:t>
      </w:r>
      <w:bookmarkEnd w:id="167"/>
    </w:p>
    <w:p w:rsidR="003E2594" w:rsidRDefault="003E2594" w:rsidP="003E2594">
      <w:pPr>
        <w:pStyle w:val="Heading2"/>
      </w:pPr>
      <w:bookmarkStart w:id="169" w:name="_Toc502671871"/>
      <w:bookmarkStart w:id="170" w:name="_Toc502671981"/>
      <w:bookmarkStart w:id="171" w:name="_Toc15360938"/>
      <w:bookmarkStart w:id="172" w:name="_Toc15361293"/>
      <w:bookmarkStart w:id="173" w:name="_Toc20041539"/>
      <w:bookmarkStart w:id="174" w:name="_Toc20313901"/>
      <w:bookmarkStart w:id="175" w:name="_Toc20314791"/>
      <w:r>
        <w:lastRenderedPageBreak/>
        <w:t>Conclusion du chapitre 2</w:t>
      </w:r>
      <w:bookmarkEnd w:id="169"/>
      <w:bookmarkEnd w:id="170"/>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176" w:name="_Toc502671872"/>
      <w:bookmarkStart w:id="177"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176"/>
      <w:bookmarkEnd w:id="177"/>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2">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3">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178" w:name="_Hlk500859261"/>
      <w:r w:rsidR="009E01D0">
        <w:t>configure les métadonnées pour que l’algorithme d’apprentissage</w:t>
      </w:r>
      <w:bookmarkEnd w:id="178"/>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4">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5">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6">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6">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7"/>
          <w:headerReference w:type="first" r:id="rId68"/>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6">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540B82">
      <w:pPr>
        <w:pStyle w:val="Figure"/>
      </w:pPr>
      <w:bookmarkStart w:id="179" w:name="_Toc502671259"/>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180" w:name="_Hlk500861012"/>
      <w:r>
        <w:t>de vrai « Hi », faux « Hi »</w:t>
      </w:r>
      <w:bookmarkEnd w:id="180"/>
      <w:r>
        <w:t xml:space="preserve">, de vrai « </w:t>
      </w:r>
      <w:bookmarkStart w:id="181" w:name="_Hlk500861023"/>
      <w:r>
        <w:t xml:space="preserve">Low </w:t>
      </w:r>
      <w:bookmarkEnd w:id="181"/>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179"/>
    </w:p>
    <w:p w:rsidR="00897A0A" w:rsidRDefault="00897A0A" w:rsidP="00897A0A">
      <w:pPr>
        <w:pStyle w:val="Paragraphe"/>
        <w:ind w:left="720" w:firstLine="0"/>
        <w:sectPr w:rsidR="00897A0A" w:rsidSect="00464663">
          <w:headerReference w:type="first" r:id="rId70"/>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182" w:name="_Toc502671873"/>
      <w:bookmarkStart w:id="183"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182"/>
      <w:bookmarkEnd w:id="183"/>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184" w:name="_Hlk501754133"/>
      <w:r>
        <w:t>1 058 090</w:t>
      </w:r>
      <w:bookmarkEnd w:id="184"/>
      <w:r>
        <w:t xml:space="preserve">) provenant </w:t>
      </w:r>
      <w:r w:rsidR="009131B7">
        <w:t>des prédictions</w:t>
      </w:r>
      <w:r>
        <w:t xml:space="preserve"> de la SS de </w:t>
      </w:r>
      <w:proofErr w:type="spellStart"/>
      <w:r>
        <w:t>RNAsubopt</w:t>
      </w:r>
      <w:proofErr w:type="spellEnd"/>
      <w:r>
        <w:t xml:space="preserve">.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185" w:name="_Toc50267254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" filled="f" stroked="f">
                <v:textbo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185"/>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186" w:name="_Hlk500869777"/>
            <w:r w:rsidRPr="001256C9">
              <w:rPr>
                <w:sz w:val="40"/>
              </w:rPr>
              <w:t>pairés</w:t>
            </w:r>
            <w:bookmarkEnd w:id="186"/>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58"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" filled="f" stroked="f">
                <v:textbo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59"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Dw8&#10;EZgRAgAA+wMAAA4AAAAAAAAAAAAAAAAALgIAAGRycy9lMm9Eb2MueG1sUEsBAi0AFAAGAAgAAAAh&#10;AOl3IaLfAAAACgEAAA8AAAAAAAAAAAAAAAAAaw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60"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Ldl&#10;ORIQAgAA/AMAAA4AAAAAAAAAAAAAAAAALgIAAGRycy9lMm9Eb2MueG1sUEsBAi0AFAAGAAgAAAAh&#10;ALF30fzgAAAACgEAAA8AAAAAAAAAAAAAAAAAag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F67FD5" w:rsidRPr="006D1AC3" w:rsidRDefault="00F67FD5">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" filled="f" stroked="f">
                <v:textbox>
                  <w:txbxContent>
                    <w:p w:rsidR="00F67FD5" w:rsidRPr="006D1AC3" w:rsidRDefault="00F67FD5">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6D1AC3">
      <w:pPr>
        <w:pStyle w:val="Figure"/>
        <w:rPr>
          <w:b/>
        </w:rPr>
      </w:pPr>
      <w:r w:rsidRPr="009F0A05">
        <w:rPr>
          <w:b/>
        </w:rPr>
        <w:t xml:space="preserve"> </w:t>
      </w:r>
      <w:bookmarkStart w:id="187" w:name="_Toc502671260"/>
      <w:r w:rsidR="00A153AB">
        <w:rPr>
          <w:b/>
        </w:rPr>
        <w:t>Cette figure met</w:t>
      </w:r>
      <w:r w:rsidRPr="009F0A05">
        <w:rPr>
          <w:b/>
        </w:rPr>
        <w:t xml:space="preserve"> en perspective l’état (pairé ou non) des nucléotides avec leur réactivité</w:t>
      </w:r>
      <w:r w:rsidR="00A153AB">
        <w:rPr>
          <w:b/>
        </w:rPr>
        <w:t xml:space="preserve"> chimique</w:t>
      </w:r>
      <w:r w:rsidRPr="009F0A05">
        <w:rPr>
          <w:b/>
        </w:rPr>
        <w:t>.</w:t>
      </w:r>
      <w:r>
        <w:rPr>
          <w:b/>
        </w:rP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t xml:space="preserve">réactifs </w:t>
      </w:r>
      <w:bookmarkStart w:id="188" w:name="_Hlk501748521"/>
      <w:r w:rsidRPr="009F0A05">
        <w:t xml:space="preserve">non </w:t>
      </w:r>
      <w:bookmarkEnd w:id="188"/>
      <w:r w:rsidRPr="009F0A05">
        <w:t>pairés.</w:t>
      </w:r>
      <w:r>
        <w:t xml:space="preserve"> Cependant, il y a beaucoup moins </w:t>
      </w:r>
      <w:bookmarkStart w:id="189" w:name="_Hlk501745185"/>
      <w:r>
        <w:t>de nucléotides</w:t>
      </w:r>
      <w:r w:rsidR="001E4B97">
        <w:t xml:space="preserve"> </w:t>
      </w:r>
      <w:r>
        <w:t>réactifs pairés</w:t>
      </w:r>
      <w:bookmarkEnd w:id="189"/>
      <w:r>
        <w:t xml:space="preserve"> que de nucléotides peu réactifs pairés.</w:t>
      </w:r>
      <w:r w:rsidR="00C608D8">
        <w:t xml:space="preserve"> Cette figure a été faite av</w:t>
      </w:r>
      <w:r w:rsidR="007C05EE">
        <w:t>e</w:t>
      </w:r>
      <w:r w:rsidR="00C608D8">
        <w:t>c 10 000 nucléotides.</w:t>
      </w:r>
      <w:bookmarkEnd w:id="187"/>
    </w:p>
    <w:p w:rsidR="006D1AC3" w:rsidRDefault="006D1AC3" w:rsidP="006D1AC3">
      <w:pPr>
        <w:pStyle w:val="Paragraphesuite"/>
      </w:pPr>
      <w:r>
        <w:lastRenderedPageBreak/>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190"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190"/>
      <w:r w:rsidR="0061476F">
        <w:t>augmente linéairement.</w:t>
      </w:r>
      <w:r w:rsidR="00F96028">
        <w:t xml:space="preserve"> </w:t>
      </w:r>
      <w:r w:rsidR="00FE0299">
        <w:t>Plus</w:t>
      </w:r>
      <w:r w:rsidR="001256C9">
        <w:t xml:space="preserve"> le taux de faux </w:t>
      </w:r>
      <w:bookmarkStart w:id="191" w:name="_Hlk500871919"/>
      <w:r w:rsidR="001256C9">
        <w:t xml:space="preserve">« Hi » </w:t>
      </w:r>
      <w:bookmarkEnd w:id="191"/>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62"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" stroked="f">
                <v:textbo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192" w:name="_Hlk500871090"/>
      <w:r w:rsidR="005D60ED">
        <w:t>«</w:t>
      </w:r>
      <w:r w:rsidR="009E31B3">
        <w:t> </w:t>
      </w:r>
      <w:r w:rsidR="005D60ED">
        <w:t>Hi</w:t>
      </w:r>
      <w:r w:rsidR="0027499B">
        <w:t> </w:t>
      </w:r>
      <w:r w:rsidR="005D60ED">
        <w:t>»</w:t>
      </w:r>
      <w:bookmarkEnd w:id="192"/>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F67FD5" w:rsidRPr="009E31B3" w:rsidRDefault="00F67FD5" w:rsidP="009E31B3">
                            <w:pPr>
                              <w:rPr>
                                <w:lang w:val="en-CA"/>
                              </w:rPr>
                            </w:pPr>
                            <w:bookmarkStart w:id="193" w:name="_Hlk500870933"/>
                            <w:r>
                              <w:t>Taux de vrais « Hi »</w:t>
                            </w:r>
                            <w:bookmarkEnd w:id="19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63"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" stroked="f">
                <v:textbox>
                  <w:txbxContent>
                    <w:p w:rsidR="00F67FD5" w:rsidRPr="009E31B3" w:rsidRDefault="00F67FD5" w:rsidP="009E31B3">
                      <w:pPr>
                        <w:rPr>
                          <w:lang w:val="en-CA"/>
                        </w:rPr>
                      </w:pPr>
                      <w:bookmarkStart w:id="194" w:name="_Hlk500870933"/>
                      <w:r>
                        <w:t>Taux de vrais « Hi »</w:t>
                      </w:r>
                      <w:bookmarkEnd w:id="194"/>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F67FD5" w:rsidRDefault="00F67FD5" w:rsidP="0027499B">
                            <w:pPr>
                              <w:rPr>
                                <w:lang w:val="en-CA"/>
                              </w:rPr>
                            </w:pPr>
                            <w:r>
                              <w:t>Taux de faux « Hi »</w:t>
                            </w:r>
                          </w:p>
                          <w:p w:rsidR="00F67FD5" w:rsidRPr="009E31B3" w:rsidRDefault="00F67FD5">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YFYJg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" stroked="f">
                <v:textbox>
                  <w:txbxContent>
                    <w:p w:rsidR="00F67FD5" w:rsidRDefault="00F67FD5" w:rsidP="0027499B">
                      <w:pPr>
                        <w:rPr>
                          <w:lang w:val="en-CA"/>
                        </w:rPr>
                      </w:pPr>
                      <w:r>
                        <w:t>Taux de faux « Hi »</w:t>
                      </w:r>
                    </w:p>
                    <w:p w:rsidR="00F67FD5" w:rsidRPr="009E31B3" w:rsidRDefault="00F67FD5">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65"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" filled="f">
                <v:textbo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540B82">
      <w:pPr>
        <w:pStyle w:val="Figure"/>
      </w:pPr>
      <w:bookmarkStart w:id="195" w:name="_Toc502671261"/>
      <w:r w:rsidRPr="0002526D">
        <w:rPr>
          <w:b/>
        </w:rPr>
        <w:lastRenderedPageBreak/>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195"/>
    </w:p>
    <w:p w:rsidR="009E31B3" w:rsidRDefault="009E31B3" w:rsidP="009E31B3">
      <w:pPr>
        <w:pStyle w:val="Paragraphesuite"/>
      </w:pPr>
      <w:r>
        <w:t xml:space="preserve">Lorsqu’on considère les </w:t>
      </w:r>
      <w:bookmarkStart w:id="196" w:name="_Hlk501751199"/>
      <w:r w:rsidR="00BA2A98">
        <w:t>nucléotides réactifs</w:t>
      </w:r>
      <w:r>
        <w:t xml:space="preserve"> </w:t>
      </w:r>
      <w:bookmarkEnd w:id="196"/>
      <w:r>
        <w:t>comme des positifs, la précision de ce modèle est de 42.4</w:t>
      </w:r>
      <w:r w:rsidR="006D6871">
        <w:t xml:space="preserve"> </w:t>
      </w:r>
      <w:r>
        <w:t>%</w:t>
      </w:r>
      <w:r w:rsidR="00D2491A">
        <w:t xml:space="preserve"> (</w:t>
      </w:r>
      <w:bookmarkStart w:id="197"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197"/>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66"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NFLdQ0kAgAAJQQAAA4AAAAAAAAAAAAAAAAALgIAAGRycy9lMm9Eb2Mu&#10;eG1sUEsBAi0AFAAGAAgAAAAhAIoi7XXeAAAACQEAAA8AAAAAAAAAAAAAAAAAfgQAAGRycy9kb3du&#10;cmV2LnhtbFBLBQYAAAAABAAEAPMAAACJBQAAAAA=&#10;" stroked="f">
                <v:textbo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F67FD5" w:rsidRDefault="00F67FD5" w:rsidP="00A77D81">
                            <w:pPr>
                              <w:rPr>
                                <w:lang w:val="en-CA"/>
                              </w:rPr>
                            </w:pPr>
                            <w:r>
                              <w:t>Rappel</w:t>
                            </w:r>
                          </w:p>
                          <w:p w:rsidR="00F67FD5" w:rsidRPr="009E31B3" w:rsidRDefault="00F67FD5"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67"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N5dTyglAgAAJAQAAA4AAAAAAAAAAAAAAAAALgIAAGRycy9lMm9Eb2Mu&#10;eG1sUEsBAi0AFAAGAAgAAAAhAAtb5rHdAAAACAEAAA8AAAAAAAAAAAAAAAAAfwQAAGRycy9kb3du&#10;cmV2LnhtbFBLBQYAAAAABAAEAPMAAACJBQAAAAA=&#10;" stroked="f">
                <v:textbox>
                  <w:txbxContent>
                    <w:p w:rsidR="00F67FD5" w:rsidRDefault="00F67FD5" w:rsidP="00A77D81">
                      <w:pPr>
                        <w:rPr>
                          <w:lang w:val="en-CA"/>
                        </w:rPr>
                      </w:pPr>
                      <w:r>
                        <w:t>Rappel</w:t>
                      </w:r>
                    </w:p>
                    <w:p w:rsidR="00F67FD5" w:rsidRPr="009E31B3" w:rsidRDefault="00F67FD5"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68"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" stroked="f">
                <v:textbo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69"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U13+tiACAAAlBAAADgAAAAAAAAAAAAAAAAAuAgAAZHJzL2Uyb0RvYy54bWxQ&#10;SwECLQAUAAYACAAAACEA07wZWt4AAAAKAQAADwAAAAAAAAAAAAAAAAB6BAAAZHJzL2Rvd25yZXYu&#10;eG1sUEsFBgAAAAAEAAQA8wAAAIUFAAAAAA==&#10;" filled="f">
                <v:textbo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540B82">
      <w:pPr>
        <w:pStyle w:val="Figure"/>
      </w:pPr>
      <w:bookmarkStart w:id="198" w:name="_Toc502671262"/>
      <w:r w:rsidRPr="0002526D">
        <w:rPr>
          <w:b/>
        </w:rPr>
        <w:t>Précision en fonction du rappel du modèle de RNASS (en bleu) et de celui basé sur l’état pairé non pairé des nucléotides</w:t>
      </w:r>
      <w:r w:rsidR="005C1D35" w:rsidRPr="0002526D">
        <w:rPr>
          <w:b/>
        </w:rPr>
        <w:t xml:space="preserve"> (en rouge)</w:t>
      </w:r>
      <w:r w:rsidRPr="0002526D">
        <w:rPr>
          <w:b/>
        </w:rPr>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w:t>
      </w:r>
      <w:proofErr w:type="spellStart"/>
      <w:r>
        <w:t>RNAsubopt</w:t>
      </w:r>
      <w:proofErr w:type="spellEnd"/>
      <w:r>
        <w:t xml:space="preserve"> est pris</w:t>
      </w:r>
      <w:r w:rsidR="00E94EB8">
        <w:t>e</w:t>
      </w:r>
      <w:r>
        <w:t xml:space="preserve"> séparément.</w:t>
      </w:r>
      <w:r w:rsidR="00D2491A">
        <w:t xml:space="preserve"> Le modèle de RNASS performe mieux que celui basé sur l’état pairé ou non des nucléotides.</w:t>
      </w:r>
      <w:bookmarkEnd w:id="198"/>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nucléotide, il est plus avantageux de prédire tous les nucléotides comme étant de basse réactivité </w:t>
      </w:r>
      <w:r>
        <w:lastRenderedPageBreak/>
        <w:t>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199" w:name="_Toc502672546"/>
      <w:r>
        <w:t>Comparaison entre le modèle basé sur l’état pairé ou non des nucléotides et le</w:t>
      </w:r>
      <w:r w:rsidR="00520369">
        <w:t xml:space="preserve"> modèle de </w:t>
      </w:r>
      <w:r>
        <w:t xml:space="preserve">basé sur le score de </w:t>
      </w:r>
      <w:r w:rsidR="00520369">
        <w:t>RNASS</w:t>
      </w:r>
      <w:bookmarkEnd w:id="199"/>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70"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zkL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ZDErgsz2puoTmiDg7GccTvg4cO3G9KehzFmvpfe+YEJeqzQS2X07KMs5su5fw9Mifu2rK9tjDD&#10;EaqmgZLxeB/SvEfO3t6h5huZ5IjNGSs51YwjllQ6fYc4w9f35PX3067/AA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BX&#10;KzkLEgIAAPwDAAAOAAAAAAAAAAAAAAAAAC4CAABkcnMvZTJvRG9jLnhtbFBLAQItABQABgAIAAAA&#10;IQBckx8x3wAAAAsBAAAPAAAAAAAAAAAAAAAAAGw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71"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72"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Jpq95YSAgAA/AMAAA4AAAAAAAAAAAAAAAAALgIAAGRycy9lMm9Eb2MueG1sUEsBAi0AFAAGAAgA&#10;AAAhAGG+nNnhAAAACwEAAA8AAAAAAAAAAAAAAAAAbAQAAGRycy9kb3ducmV2LnhtbFBLBQYAAAAA&#10;BAAEAPMAAAB6BQAAAAA=&#10;" filled="f" stroked="f">
                <v:textbox style="mso-fit-shape-to-text:t">
                  <w:txbxContent>
                    <w:p w:rsidR="00F67FD5" w:rsidRPr="00014E0A" w:rsidRDefault="00F67FD5"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F67FD5" w:rsidRPr="00014E0A" w:rsidRDefault="00F67FD5"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73"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" filled="f" stroked="f">
                <v:textbox style="mso-fit-shape-to-text:t">
                  <w:txbxContent>
                    <w:p w:rsidR="00F67FD5" w:rsidRPr="00014E0A" w:rsidRDefault="00F67FD5"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74"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1JZi&#10;rhACAAD8AwAADgAAAAAAAAAAAAAAAAAuAgAAZHJzL2Uyb0RvYy54bWxQSwECLQAUAAYACAAAACEA&#10;Bih6It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75"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76"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xCDg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" filled="f" stroked="f">
                <v:textbox style="mso-fit-shape-to-text:t">
                  <w:txbxContent>
                    <w:p w:rsidR="00F67FD5" w:rsidRPr="00426504" w:rsidRDefault="00F67FD5"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7"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" filled="f" stroked="f">
                <v:textbox style="mso-fit-shape-to-text:t">
                  <w:txbxContent>
                    <w:p w:rsidR="00F67FD5" w:rsidRPr="00426504" w:rsidRDefault="00F67FD5"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200" w:name="_Hlk501741938"/>
      <w:bookmarkEnd w:id="200"/>
    </w:p>
    <w:p w:rsidR="005A7C5F" w:rsidRPr="005A7C5F" w:rsidRDefault="005A7C5F" w:rsidP="005A7C5F">
      <w:pPr>
        <w:pStyle w:val="Figure"/>
        <w:rPr>
          <w:b/>
        </w:rPr>
      </w:pPr>
      <w:bookmarkStart w:id="201" w:name="_Toc502671263"/>
      <w:r w:rsidRPr="005A7C5F">
        <w:rPr>
          <w:b/>
        </w:rPr>
        <w:t>Distribution des nucléotides en fonction de leur état (axe des ordonnés), de leur score de prédiction de RNASS (axe des abscisses) et de leur réactivité chimique (couleur).</w:t>
      </w:r>
      <w:r>
        <w:rPr>
          <w:b/>
        </w:rPr>
        <w:t xml:space="preserve"> </w:t>
      </w:r>
      <w:r>
        <w:t>Les points rouges représentent les nucléotides réactifs. Ils sont beaucoup plus présent</w:t>
      </w:r>
      <w:r w:rsidR="002F0270">
        <w:t>s</w:t>
      </w:r>
      <w:r>
        <w:t xml:space="preserve"> lorsque le nucléotide est non pairé et lorsque son score de prédiction est élevé. Cette visualisation a été faite avec Orange, un logiciel d’apprentissage machine.</w:t>
      </w:r>
      <w:bookmarkEnd w:id="201"/>
    </w:p>
    <w:p w:rsidR="0002526D" w:rsidRDefault="0002526D" w:rsidP="0002526D">
      <w:pPr>
        <w:pStyle w:val="Paragraphesuite"/>
      </w:pPr>
      <w:r>
        <w:lastRenderedPageBreak/>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202" w:name="_Toc502671874"/>
      <w:bookmarkStart w:id="203" w:name="_Toc502671984"/>
      <w:r>
        <w:t>Conclusion du chapitre 3</w:t>
      </w:r>
      <w:bookmarkEnd w:id="202"/>
      <w:bookmarkEnd w:id="203"/>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204" w:name="_Toc15360942"/>
      <w:bookmarkStart w:id="205" w:name="_Toc15361297"/>
      <w:bookmarkStart w:id="206" w:name="_Toc20041543"/>
      <w:bookmarkStart w:id="207" w:name="_Toc20313905"/>
      <w:bookmarkStart w:id="208" w:name="_Toc20314795"/>
      <w:bookmarkStart w:id="209" w:name="_Toc502671875"/>
      <w:bookmarkStart w:id="210" w:name="_Toc502671985"/>
      <w:bookmarkEnd w:id="171"/>
      <w:bookmarkEnd w:id="172"/>
      <w:bookmarkEnd w:id="173"/>
      <w:bookmarkEnd w:id="174"/>
      <w:bookmarkEnd w:id="175"/>
      <w:r w:rsidRPr="00002319">
        <w:lastRenderedPageBreak/>
        <w:t>Conclusion</w:t>
      </w:r>
      <w:bookmarkEnd w:id="204"/>
      <w:bookmarkEnd w:id="205"/>
      <w:bookmarkEnd w:id="206"/>
      <w:bookmarkEnd w:id="207"/>
      <w:bookmarkEnd w:id="208"/>
      <w:bookmarkEnd w:id="209"/>
      <w:bookmarkEnd w:id="210"/>
    </w:p>
    <w:p w:rsidR="00D56507" w:rsidRDefault="00D56507" w:rsidP="00D56507">
      <w:pPr>
        <w:pStyle w:val="Heading2"/>
      </w:pPr>
      <w:bookmarkStart w:id="211" w:name="_Toc502671876"/>
      <w:bookmarkStart w:id="212" w:name="_Toc502671986"/>
      <w:r>
        <w:t>Qu’est-ce qui fait qu’un nucléotide réagit?</w:t>
      </w:r>
      <w:bookmarkEnd w:id="211"/>
      <w:bookmarkEnd w:id="212"/>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w:t>
      </w:r>
      <w:proofErr w:type="spellStart"/>
      <w:r w:rsidR="00B37A4A">
        <w:t>MCFlashfold</w:t>
      </w:r>
      <w:proofErr w:type="spellEnd"/>
      <w:r w:rsidR="00B37A4A">
        <w:t xml:space="preserve">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13" w:name="_Toc502671877"/>
      <w:bookmarkStart w:id="214" w:name="_Toc502671987"/>
      <w:r>
        <w:t>Champ d’étude à venir</w:t>
      </w:r>
      <w:r w:rsidR="00CE3915">
        <w:t xml:space="preserve"> et algorithme</w:t>
      </w:r>
      <w:r w:rsidR="0038644F">
        <w:t>s</w:t>
      </w:r>
      <w:r w:rsidR="00CE3915">
        <w:t xml:space="preserve"> à considérer</w:t>
      </w:r>
      <w:bookmarkEnd w:id="213"/>
      <w:bookmarkEnd w:id="214"/>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E333F">
        <w:instrText xml:space="preserve"> ADDIN EN.CITE &lt;EndNote&gt;&lt;Cite&gt;&lt;Author&gt;Lamiable&lt;/Author&gt;&lt;Year&gt;2013&lt;/Year&gt;&lt;RecNum&gt;40&lt;/RecNum&gt;&lt;DisplayText&gt;[52]&lt;/DisplayText&gt;&lt;record&gt;&lt;rec-number&gt;40&lt;/rec-number&gt;&lt;foreign-keys&gt;&lt;key app="EN" db-id="dtftfsr24va0v2etav4psxzqwvsxe0rzvwas" timestamp="0"&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695B80">
        <w:rPr>
          <w:noProof/>
        </w:rPr>
        <w:t>[52]</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6"/>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15" w:name="_Toc502671878"/>
      <w:bookmarkStart w:id="216" w:name="_Toc502671988"/>
      <w:proofErr w:type="spellStart"/>
      <w:r w:rsidRPr="00032800">
        <w:rPr>
          <w:lang w:val="en-CA"/>
        </w:rPr>
        <w:lastRenderedPageBreak/>
        <w:t>Bibliographie</w:t>
      </w:r>
      <w:bookmarkEnd w:id="215"/>
      <w:bookmarkEnd w:id="216"/>
      <w:proofErr w:type="spellEnd"/>
    </w:p>
    <w:p w:rsidR="009E739F" w:rsidRPr="00032800" w:rsidRDefault="009E739F" w:rsidP="009E739F">
      <w:pPr>
        <w:rPr>
          <w:lang w:val="en-CA"/>
        </w:rPr>
      </w:pPr>
    </w:p>
    <w:p w:rsidR="003E333F" w:rsidRPr="00816DB1" w:rsidRDefault="009E739F" w:rsidP="003E333F">
      <w:pPr>
        <w:pStyle w:val="EndNoteBibliography"/>
        <w:ind w:left="720" w:hanging="720"/>
        <w:rPr>
          <w:lang w:val="en-US"/>
        </w:rPr>
      </w:pPr>
      <w:r>
        <w:fldChar w:fldCharType="begin"/>
      </w:r>
      <w:r w:rsidRPr="009B32BA">
        <w:rPr>
          <w:lang w:val="en-CA"/>
        </w:rPr>
        <w:instrText xml:space="preserve"> ADDIN EN.REFLIST </w:instrText>
      </w:r>
      <w:r>
        <w:fldChar w:fldCharType="separate"/>
      </w:r>
      <w:r w:rsidR="003E333F" w:rsidRPr="00816DB1">
        <w:rPr>
          <w:lang w:val="en-US"/>
        </w:rPr>
        <w:t>1.</w:t>
      </w:r>
      <w:r w:rsidR="003E333F" w:rsidRPr="00816DB1">
        <w:rPr>
          <w:lang w:val="en-US"/>
        </w:rPr>
        <w:tab/>
        <w:t xml:space="preserve">Vangaveti, S., S.V. Ranganathan, and A.A. Chen, </w:t>
      </w:r>
      <w:r w:rsidR="003E333F" w:rsidRPr="00816DB1">
        <w:rPr>
          <w:i/>
          <w:lang w:val="en-US"/>
        </w:rPr>
        <w:t>Advances in RNA molecular dynamics: a simulator's guide to RNA force fields.</w:t>
      </w:r>
      <w:r w:rsidR="003E333F" w:rsidRPr="00816DB1">
        <w:rPr>
          <w:lang w:val="en-US"/>
        </w:rPr>
        <w:t xml:space="preserve"> Wiley Interdisciplinary Reviews: RNA, 2017. </w:t>
      </w:r>
      <w:r w:rsidR="003E333F" w:rsidRPr="00816DB1">
        <w:rPr>
          <w:b/>
          <w:lang w:val="en-US"/>
        </w:rPr>
        <w:t>8</w:t>
      </w:r>
      <w:r w:rsidR="003E333F" w:rsidRPr="00816DB1">
        <w:rPr>
          <w:lang w:val="en-US"/>
        </w:rPr>
        <w:t>.</w:t>
      </w:r>
    </w:p>
    <w:p w:rsidR="003E333F" w:rsidRPr="00816DB1" w:rsidRDefault="003E333F" w:rsidP="003E333F">
      <w:pPr>
        <w:pStyle w:val="EndNoteBibliography"/>
        <w:ind w:left="720" w:hanging="720"/>
        <w:rPr>
          <w:lang w:val="en-US"/>
        </w:rPr>
      </w:pPr>
      <w:r w:rsidRPr="00816DB1">
        <w:rPr>
          <w:lang w:val="en-US"/>
        </w:rPr>
        <w:t>2.</w:t>
      </w:r>
      <w:r w:rsidRPr="00816DB1">
        <w:rPr>
          <w:lang w:val="en-US"/>
        </w:rPr>
        <w:tab/>
        <w:t xml:space="preserve">Deigan, K.E., et al., </w:t>
      </w:r>
      <w:r w:rsidRPr="00816DB1">
        <w:rPr>
          <w:i/>
          <w:lang w:val="en-US"/>
        </w:rPr>
        <w:t>Accurate SHAPE-directed RNA structure determination.</w:t>
      </w:r>
      <w:r w:rsidRPr="00816DB1">
        <w:rPr>
          <w:lang w:val="en-US"/>
        </w:rPr>
        <w:t xml:space="preserve"> Proceedings of the National Academy of Sciences, 2009. </w:t>
      </w:r>
      <w:r w:rsidRPr="00816DB1">
        <w:rPr>
          <w:b/>
          <w:lang w:val="en-US"/>
        </w:rPr>
        <w:t>106</w:t>
      </w:r>
      <w:r w:rsidRPr="00816DB1">
        <w:rPr>
          <w:lang w:val="en-US"/>
        </w:rPr>
        <w:t>: p. 97-102.</w:t>
      </w:r>
    </w:p>
    <w:p w:rsidR="003E333F" w:rsidRPr="00816DB1" w:rsidRDefault="003E333F" w:rsidP="003E333F">
      <w:pPr>
        <w:pStyle w:val="EndNoteBibliography"/>
        <w:ind w:left="720" w:hanging="720"/>
        <w:rPr>
          <w:lang w:val="en-US"/>
        </w:rPr>
      </w:pPr>
      <w:r w:rsidRPr="00816DB1">
        <w:rPr>
          <w:lang w:val="en-US"/>
        </w:rPr>
        <w:t>3.</w:t>
      </w:r>
      <w:r w:rsidRPr="00816DB1">
        <w:rPr>
          <w:lang w:val="en-US"/>
        </w:rPr>
        <w:tab/>
        <w:t xml:space="preserve">Hajdin, C.E., et al., </w:t>
      </w:r>
      <w:r w:rsidRPr="00816DB1">
        <w:rPr>
          <w:i/>
          <w:lang w:val="en-US"/>
        </w:rPr>
        <w:t>Accurate SHAPE-directed RNA secondary structure modeling, including pseudoknots.</w:t>
      </w:r>
      <w:r w:rsidRPr="00816DB1">
        <w:rPr>
          <w:lang w:val="en-US"/>
        </w:rPr>
        <w:t xml:space="preserve"> Proceedings of the National Academy of Sciences, 2013. </w:t>
      </w:r>
      <w:r w:rsidRPr="00816DB1">
        <w:rPr>
          <w:b/>
          <w:lang w:val="en-US"/>
        </w:rPr>
        <w:t>110</w:t>
      </w:r>
      <w:r w:rsidRPr="00816DB1">
        <w:rPr>
          <w:lang w:val="en-US"/>
        </w:rPr>
        <w:t>: p. 5498-5503.</w:t>
      </w:r>
    </w:p>
    <w:p w:rsidR="003E333F" w:rsidRPr="00816DB1" w:rsidRDefault="003E333F" w:rsidP="003E333F">
      <w:pPr>
        <w:pStyle w:val="EndNoteBibliography"/>
        <w:ind w:left="720" w:hanging="720"/>
        <w:rPr>
          <w:lang w:val="en-US"/>
        </w:rPr>
      </w:pPr>
      <w:r w:rsidRPr="00816DB1">
        <w:rPr>
          <w:lang w:val="en-US"/>
        </w:rPr>
        <w:t>4.</w:t>
      </w:r>
      <w:r w:rsidRPr="00816DB1">
        <w:rPr>
          <w:lang w:val="en-US"/>
        </w:rPr>
        <w:tab/>
        <w:t xml:space="preserve">Lucks, J.B., et al., </w:t>
      </w:r>
      <w:r w:rsidRPr="00816DB1">
        <w:rPr>
          <w:i/>
          <w:lang w:val="en-US"/>
        </w:rPr>
        <w:t>Multiplexed RNA structure characterization with selective 2'-hydroxyl acylation analyzed by primer extension sequencing (SHAPE-Seq).</w:t>
      </w:r>
      <w:r w:rsidRPr="00816DB1">
        <w:rPr>
          <w:lang w:val="en-US"/>
        </w:rPr>
        <w:t xml:space="preserve"> Proceedings of the National Academy of Sciences, 2011. </w:t>
      </w:r>
      <w:r w:rsidRPr="00816DB1">
        <w:rPr>
          <w:b/>
          <w:lang w:val="en-US"/>
        </w:rPr>
        <w:t>108</w:t>
      </w:r>
      <w:r w:rsidRPr="00816DB1">
        <w:rPr>
          <w:lang w:val="en-US"/>
        </w:rPr>
        <w:t>: p. 11063-11068.</w:t>
      </w:r>
    </w:p>
    <w:p w:rsidR="003E333F" w:rsidRPr="00816DB1" w:rsidRDefault="003E333F" w:rsidP="003E333F">
      <w:pPr>
        <w:pStyle w:val="EndNoteBibliography"/>
        <w:ind w:left="720" w:hanging="720"/>
        <w:rPr>
          <w:lang w:val="en-US"/>
        </w:rPr>
      </w:pPr>
      <w:r w:rsidRPr="00816DB1">
        <w:rPr>
          <w:lang w:val="en-US"/>
        </w:rPr>
        <w:t>5.</w:t>
      </w:r>
      <w:r w:rsidRPr="00816DB1">
        <w:rPr>
          <w:lang w:val="en-US"/>
        </w:rPr>
        <w:tab/>
        <w:t xml:space="preserve">Yesselman, J.D., et al., </w:t>
      </w:r>
      <w:r w:rsidRPr="00816DB1">
        <w:rPr>
          <w:i/>
          <w:lang w:val="en-US"/>
        </w:rPr>
        <w:t>Updates to the RNA mapping database (RMDB), version 2.</w:t>
      </w:r>
      <w:r w:rsidRPr="00816DB1">
        <w:rPr>
          <w:lang w:val="en-US"/>
        </w:rPr>
        <w:t xml:space="preserve"> Nucleic Acids Research, 2017: p. 1-5.</w:t>
      </w:r>
    </w:p>
    <w:p w:rsidR="003E333F" w:rsidRPr="00816DB1" w:rsidRDefault="003E333F" w:rsidP="003E333F">
      <w:pPr>
        <w:pStyle w:val="EndNoteBibliography"/>
        <w:ind w:left="720" w:hanging="720"/>
        <w:rPr>
          <w:lang w:val="en-US"/>
        </w:rPr>
      </w:pPr>
      <w:r w:rsidRPr="00816DB1">
        <w:rPr>
          <w:lang w:val="en-US"/>
        </w:rPr>
        <w:t>6.</w:t>
      </w:r>
      <w:r w:rsidRPr="00816DB1">
        <w:rPr>
          <w:lang w:val="en-US"/>
        </w:rPr>
        <w:tab/>
        <w:t xml:space="preserve">Dahm, R., </w:t>
      </w:r>
      <w:r w:rsidRPr="00816DB1">
        <w:rPr>
          <w:i/>
          <w:lang w:val="en-US"/>
        </w:rPr>
        <w:t>Friedrich Miescher and the discovery of DNA.</w:t>
      </w:r>
      <w:r w:rsidRPr="00816DB1">
        <w:rPr>
          <w:lang w:val="en-US"/>
        </w:rPr>
        <w:t xml:space="preserve"> Developmental Biology, 2005. </w:t>
      </w:r>
      <w:r w:rsidRPr="00816DB1">
        <w:rPr>
          <w:b/>
          <w:lang w:val="en-US"/>
        </w:rPr>
        <w:t>278</w:t>
      </w:r>
      <w:r w:rsidRPr="00816DB1">
        <w:rPr>
          <w:lang w:val="en-US"/>
        </w:rPr>
        <w:t>: p. 274-288.</w:t>
      </w:r>
    </w:p>
    <w:p w:rsidR="003E333F" w:rsidRPr="00816DB1" w:rsidRDefault="003E333F" w:rsidP="003E333F">
      <w:pPr>
        <w:pStyle w:val="EndNoteBibliography"/>
        <w:ind w:left="720" w:hanging="720"/>
        <w:rPr>
          <w:lang w:val="en-US"/>
        </w:rPr>
      </w:pPr>
      <w:r w:rsidRPr="00816DB1">
        <w:rPr>
          <w:lang w:val="en-US"/>
        </w:rPr>
        <w:t>7.</w:t>
      </w:r>
      <w:r w:rsidRPr="00816DB1">
        <w:rPr>
          <w:lang w:val="en-US"/>
        </w:rPr>
        <w:tab/>
        <w:t xml:space="preserve">Caspersson, T. and J. Schultz, </w:t>
      </w:r>
      <w:r w:rsidRPr="00816DB1">
        <w:rPr>
          <w:i/>
          <w:lang w:val="en-US"/>
        </w:rPr>
        <w:t>Pentose Nucleotides in the Cytoplasm of Growing Tissues.</w:t>
      </w:r>
      <w:r w:rsidRPr="00816DB1">
        <w:rPr>
          <w:lang w:val="en-US"/>
        </w:rPr>
        <w:t xml:space="preserve"> Nature, 1939. </w:t>
      </w:r>
      <w:r w:rsidRPr="00816DB1">
        <w:rPr>
          <w:b/>
          <w:lang w:val="en-US"/>
        </w:rPr>
        <w:t>143</w:t>
      </w:r>
      <w:r w:rsidRPr="00816DB1">
        <w:rPr>
          <w:lang w:val="en-US"/>
        </w:rPr>
        <w:t>: p. 602.</w:t>
      </w:r>
    </w:p>
    <w:p w:rsidR="003E333F" w:rsidRPr="00816DB1" w:rsidRDefault="003E333F" w:rsidP="003E333F">
      <w:pPr>
        <w:pStyle w:val="EndNoteBibliography"/>
        <w:ind w:left="720" w:hanging="720"/>
        <w:rPr>
          <w:lang w:val="en-US"/>
        </w:rPr>
      </w:pPr>
      <w:r w:rsidRPr="00816DB1">
        <w:rPr>
          <w:lang w:val="en-US"/>
        </w:rPr>
        <w:t>8.</w:t>
      </w:r>
      <w:r w:rsidRPr="00816DB1">
        <w:rPr>
          <w:lang w:val="en-US"/>
        </w:rPr>
        <w:tab/>
        <w:t xml:space="preserve">Watson, J.D. and F.H.C. Crick, </w:t>
      </w:r>
      <w:r w:rsidRPr="00816DB1">
        <w:rPr>
          <w:i/>
          <w:lang w:val="en-US"/>
        </w:rPr>
        <w:t>Molecular structure of nucleic acids</w:t>
      </w:r>
      <w:r w:rsidRPr="00816DB1">
        <w:rPr>
          <w:lang w:val="en-US"/>
        </w:rPr>
        <w:t xml:space="preserve">, in </w:t>
      </w:r>
      <w:r w:rsidRPr="00816DB1">
        <w:rPr>
          <w:i/>
          <w:lang w:val="en-US"/>
        </w:rPr>
        <w:t>Nature</w:t>
      </w:r>
      <w:r w:rsidRPr="00816DB1">
        <w:rPr>
          <w:lang w:val="en-US"/>
        </w:rPr>
        <w:t>. 1953. p. 737-738.</w:t>
      </w:r>
    </w:p>
    <w:p w:rsidR="003E333F" w:rsidRPr="00816DB1" w:rsidRDefault="003E333F" w:rsidP="003E333F">
      <w:pPr>
        <w:pStyle w:val="EndNoteBibliography"/>
        <w:ind w:left="720" w:hanging="720"/>
        <w:rPr>
          <w:lang w:val="en-US"/>
        </w:rPr>
      </w:pPr>
      <w:r w:rsidRPr="00816DB1">
        <w:rPr>
          <w:lang w:val="en-US"/>
        </w:rPr>
        <w:t>9.</w:t>
      </w:r>
      <w:r w:rsidRPr="00816DB1">
        <w:rPr>
          <w:lang w:val="en-US"/>
        </w:rPr>
        <w:tab/>
        <w:t xml:space="preserve">Jacob, F. and J. Monod, </w:t>
      </w:r>
      <w:r w:rsidRPr="00816DB1">
        <w:rPr>
          <w:i/>
          <w:lang w:val="en-US"/>
        </w:rPr>
        <w:t>Genetic regulatory mechanisms in the synthesis of proteins.</w:t>
      </w:r>
      <w:r w:rsidRPr="00816DB1">
        <w:rPr>
          <w:lang w:val="en-US"/>
        </w:rPr>
        <w:t xml:space="preserve"> Journal of Molecular Biology, 1961. </w:t>
      </w:r>
      <w:r w:rsidRPr="00816DB1">
        <w:rPr>
          <w:b/>
          <w:lang w:val="en-US"/>
        </w:rPr>
        <w:t>3</w:t>
      </w:r>
      <w:r w:rsidRPr="00816DB1">
        <w:rPr>
          <w:lang w:val="en-US"/>
        </w:rPr>
        <w:t>(3): p. 318-356.</w:t>
      </w:r>
    </w:p>
    <w:p w:rsidR="003E333F" w:rsidRPr="00816DB1" w:rsidRDefault="003E333F" w:rsidP="003E333F">
      <w:pPr>
        <w:pStyle w:val="EndNoteBibliography"/>
        <w:ind w:left="720" w:hanging="720"/>
        <w:rPr>
          <w:lang w:val="en-US"/>
        </w:rPr>
      </w:pPr>
      <w:r w:rsidRPr="00816DB1">
        <w:rPr>
          <w:lang w:val="en-US"/>
        </w:rPr>
        <w:t>10.</w:t>
      </w:r>
      <w:r w:rsidRPr="00816DB1">
        <w:rPr>
          <w:lang w:val="en-US"/>
        </w:rPr>
        <w:tab/>
        <w:t xml:space="preserve">Holley Rw Fau - Apgar, J., et al., </w:t>
      </w:r>
      <w:r w:rsidRPr="00816DB1">
        <w:rPr>
          <w:i/>
          <w:lang w:val="en-US"/>
        </w:rPr>
        <w:t>STRUCTURE OF A RIBONUCLEIC ACID.</w:t>
      </w:r>
      <w:r w:rsidRPr="00816DB1">
        <w:rPr>
          <w:lang w:val="en-US"/>
        </w:rPr>
        <w:t xml:space="preserve"> (0036-8075 (Print)).</w:t>
      </w:r>
    </w:p>
    <w:p w:rsidR="003E333F" w:rsidRPr="00816DB1" w:rsidRDefault="003E333F" w:rsidP="003E333F">
      <w:pPr>
        <w:pStyle w:val="EndNoteBibliography"/>
        <w:ind w:left="720" w:hanging="720"/>
        <w:rPr>
          <w:lang w:val="en-US"/>
        </w:rPr>
      </w:pPr>
      <w:r w:rsidRPr="00816DB1">
        <w:rPr>
          <w:lang w:val="en-US"/>
        </w:rPr>
        <w:t>11.</w:t>
      </w:r>
      <w:r w:rsidRPr="00816DB1">
        <w:rPr>
          <w:lang w:val="en-US"/>
        </w:rPr>
        <w:tab/>
        <w:t xml:space="preserve">Tinoco I Jr Fau - Uhlenbeck, O.C., M.D. Uhlenbeck Oc Fau - Levine, and M.D. Levine, </w:t>
      </w:r>
      <w:r w:rsidRPr="00816DB1">
        <w:rPr>
          <w:i/>
          <w:lang w:val="en-US"/>
        </w:rPr>
        <w:t>Estimation of secondary structure in ribonucleic acids.</w:t>
      </w:r>
      <w:r w:rsidRPr="00816DB1">
        <w:rPr>
          <w:lang w:val="en-US"/>
        </w:rPr>
        <w:t xml:space="preserve"> (0028-0836 (Print)).</w:t>
      </w:r>
    </w:p>
    <w:p w:rsidR="003E333F" w:rsidRPr="00816DB1" w:rsidRDefault="003E333F" w:rsidP="003E333F">
      <w:pPr>
        <w:pStyle w:val="EndNoteBibliography"/>
        <w:ind w:left="720" w:hanging="720"/>
        <w:rPr>
          <w:lang w:val="en-US"/>
        </w:rPr>
      </w:pPr>
      <w:r w:rsidRPr="00816DB1">
        <w:rPr>
          <w:lang w:val="en-US"/>
        </w:rPr>
        <w:t>12.</w:t>
      </w:r>
      <w:r w:rsidRPr="00816DB1">
        <w:rPr>
          <w:lang w:val="en-US"/>
        </w:rPr>
        <w:tab/>
        <w:t xml:space="preserve">Nussinov, R., et al., </w:t>
      </w:r>
      <w:r w:rsidRPr="00816DB1">
        <w:rPr>
          <w:i/>
          <w:lang w:val="en-US"/>
        </w:rPr>
        <w:t>Algorithms for Loop Matchings.</w:t>
      </w:r>
      <w:r w:rsidRPr="00816DB1">
        <w:rPr>
          <w:lang w:val="en-US"/>
        </w:rPr>
        <w:t xml:space="preserve"> SIAM Journal on Applied Mathematics, 1978. </w:t>
      </w:r>
      <w:r w:rsidRPr="00816DB1">
        <w:rPr>
          <w:b/>
          <w:lang w:val="en-US"/>
        </w:rPr>
        <w:t>35</w:t>
      </w:r>
      <w:r w:rsidRPr="00816DB1">
        <w:rPr>
          <w:lang w:val="en-US"/>
        </w:rPr>
        <w:t>(1): p. 68-82.</w:t>
      </w:r>
    </w:p>
    <w:p w:rsidR="003E333F" w:rsidRPr="00816DB1" w:rsidRDefault="003E333F" w:rsidP="003E333F">
      <w:pPr>
        <w:pStyle w:val="EndNoteBibliography"/>
        <w:ind w:left="720" w:hanging="720"/>
        <w:rPr>
          <w:lang w:val="en-US"/>
        </w:rPr>
      </w:pPr>
      <w:r w:rsidRPr="00816DB1">
        <w:rPr>
          <w:lang w:val="en-US"/>
        </w:rPr>
        <w:t>13.</w:t>
      </w:r>
      <w:r w:rsidRPr="00816DB1">
        <w:rPr>
          <w:lang w:val="en-US"/>
        </w:rPr>
        <w:tab/>
        <w:t xml:space="preserve">Brassard, G. and P. Bratley, </w:t>
      </w:r>
      <w:r w:rsidRPr="00816DB1">
        <w:rPr>
          <w:i/>
          <w:lang w:val="en-US"/>
        </w:rPr>
        <w:t>Fundamentals of Algorithmics</w:t>
      </w:r>
      <w:r w:rsidRPr="00816DB1">
        <w:rPr>
          <w:lang w:val="en-US"/>
        </w:rPr>
        <w:t>. 1995. p. 524.</w:t>
      </w:r>
    </w:p>
    <w:p w:rsidR="003E333F" w:rsidRPr="00816DB1" w:rsidRDefault="003E333F" w:rsidP="003E333F">
      <w:pPr>
        <w:pStyle w:val="EndNoteBibliography"/>
        <w:ind w:left="720" w:hanging="720"/>
        <w:rPr>
          <w:lang w:val="en-US"/>
        </w:rPr>
      </w:pPr>
      <w:r w:rsidRPr="00816DB1">
        <w:rPr>
          <w:lang w:val="en-US"/>
        </w:rPr>
        <w:t>14.</w:t>
      </w:r>
      <w:r w:rsidRPr="00816DB1">
        <w:rPr>
          <w:lang w:val="en-US"/>
        </w:rPr>
        <w:tab/>
        <w:t xml:space="preserve">Zuker, M., </w:t>
      </w:r>
      <w:r w:rsidRPr="00816DB1">
        <w:rPr>
          <w:i/>
          <w:lang w:val="en-US"/>
        </w:rPr>
        <w:t>On finding all suboptimal foldings of an RNA molecule.</w:t>
      </w:r>
      <w:r w:rsidRPr="00816DB1">
        <w:rPr>
          <w:lang w:val="en-US"/>
        </w:rPr>
        <w:t xml:space="preserve"> 1989(0036-8075 (Print)).</w:t>
      </w:r>
    </w:p>
    <w:p w:rsidR="003E333F" w:rsidRPr="00816DB1" w:rsidRDefault="003E333F" w:rsidP="003E333F">
      <w:pPr>
        <w:pStyle w:val="EndNoteBibliography"/>
        <w:ind w:left="720" w:hanging="720"/>
        <w:rPr>
          <w:lang w:val="en-US"/>
        </w:rPr>
      </w:pPr>
      <w:r w:rsidRPr="00816DB1">
        <w:rPr>
          <w:lang w:val="en-US"/>
        </w:rPr>
        <w:t>15.</w:t>
      </w:r>
      <w:r w:rsidRPr="00816DB1">
        <w:rPr>
          <w:lang w:val="en-US"/>
        </w:rPr>
        <w:tab/>
        <w:t xml:space="preserve">Zuker, M. and D. Sankoff, </w:t>
      </w:r>
      <w:r w:rsidRPr="00816DB1">
        <w:rPr>
          <w:i/>
          <w:lang w:val="en-US"/>
        </w:rPr>
        <w:t>RNA secondary structures and their prediction.</w:t>
      </w:r>
      <w:r w:rsidRPr="00816DB1">
        <w:rPr>
          <w:lang w:val="en-US"/>
        </w:rPr>
        <w:t xml:space="preserve"> Bulletin of Mathematical Biology, 1984. </w:t>
      </w:r>
      <w:r w:rsidRPr="00816DB1">
        <w:rPr>
          <w:b/>
          <w:lang w:val="en-US"/>
        </w:rPr>
        <w:t>46</w:t>
      </w:r>
      <w:r w:rsidRPr="00816DB1">
        <w:rPr>
          <w:lang w:val="en-US"/>
        </w:rPr>
        <w:t>(4): p. 591-621.</w:t>
      </w:r>
    </w:p>
    <w:p w:rsidR="003E333F" w:rsidRPr="00816DB1" w:rsidRDefault="003E333F" w:rsidP="003E333F">
      <w:pPr>
        <w:pStyle w:val="EndNoteBibliography"/>
        <w:ind w:left="720" w:hanging="720"/>
        <w:rPr>
          <w:lang w:val="en-US"/>
        </w:rPr>
      </w:pPr>
      <w:r w:rsidRPr="00816DB1">
        <w:rPr>
          <w:lang w:val="en-US"/>
        </w:rPr>
        <w:t>16.</w:t>
      </w:r>
      <w:r w:rsidRPr="00816DB1">
        <w:rPr>
          <w:lang w:val="en-US"/>
        </w:rPr>
        <w:tab/>
        <w:t xml:space="preserve">McCaskill, J.S., </w:t>
      </w:r>
      <w:r w:rsidRPr="00816DB1">
        <w:rPr>
          <w:i/>
          <w:lang w:val="en-US"/>
        </w:rPr>
        <w:t>The equilibrium partition function and base pair binding probabilities for RNA secondary structure.</w:t>
      </w:r>
      <w:r w:rsidRPr="00816DB1">
        <w:rPr>
          <w:lang w:val="en-US"/>
        </w:rPr>
        <w:t xml:space="preserve"> (0006-3525 (Print)).</w:t>
      </w:r>
    </w:p>
    <w:p w:rsidR="003E333F" w:rsidRPr="00816DB1" w:rsidRDefault="003E333F" w:rsidP="003E333F">
      <w:pPr>
        <w:pStyle w:val="EndNoteBibliography"/>
        <w:ind w:left="720" w:hanging="720"/>
        <w:rPr>
          <w:lang w:val="en-US"/>
        </w:rPr>
      </w:pPr>
      <w:r w:rsidRPr="00816DB1">
        <w:rPr>
          <w:lang w:val="en-US"/>
        </w:rPr>
        <w:t>17.</w:t>
      </w:r>
      <w:r w:rsidRPr="00816DB1">
        <w:rPr>
          <w:lang w:val="en-US"/>
        </w:rPr>
        <w:tab/>
        <w:t xml:space="preserve">Major, F., et al., </w:t>
      </w:r>
      <w:r w:rsidRPr="00816DB1">
        <w:rPr>
          <w:i/>
          <w:lang w:val="en-US"/>
        </w:rPr>
        <w:t>The combination of symbolic and numerical computation for three-dimensional modeling of RNA.</w:t>
      </w:r>
      <w:r w:rsidRPr="00816DB1">
        <w:rPr>
          <w:lang w:val="en-US"/>
        </w:rPr>
        <w:t xml:space="preserve"> Science (New York, N.Y.), 1991. </w:t>
      </w:r>
      <w:r w:rsidRPr="00816DB1">
        <w:rPr>
          <w:b/>
          <w:lang w:val="en-US"/>
        </w:rPr>
        <w:t>253</w:t>
      </w:r>
      <w:r w:rsidRPr="00816DB1">
        <w:rPr>
          <w:lang w:val="en-US"/>
        </w:rPr>
        <w:t>: p. 1255-60.</w:t>
      </w:r>
    </w:p>
    <w:p w:rsidR="003E333F" w:rsidRPr="00816DB1" w:rsidRDefault="003E333F" w:rsidP="003E333F">
      <w:pPr>
        <w:pStyle w:val="EndNoteBibliography"/>
        <w:ind w:left="720" w:hanging="720"/>
        <w:rPr>
          <w:lang w:val="en-US"/>
        </w:rPr>
      </w:pPr>
      <w:r w:rsidRPr="00816DB1">
        <w:rPr>
          <w:lang w:val="en-US"/>
        </w:rPr>
        <w:t>18.</w:t>
      </w:r>
      <w:r w:rsidRPr="00816DB1">
        <w:rPr>
          <w:lang w:val="en-US"/>
        </w:rPr>
        <w:tab/>
        <w:t xml:space="preserve">Hofacker, I.L., et al., </w:t>
      </w:r>
      <w:r w:rsidRPr="00816DB1">
        <w:rPr>
          <w:i/>
          <w:lang w:val="en-US"/>
        </w:rPr>
        <w:t>Fast folding and comparison of RNA secondary structures.</w:t>
      </w:r>
      <w:r w:rsidRPr="00816DB1">
        <w:rPr>
          <w:lang w:val="en-US"/>
        </w:rPr>
        <w:t xml:space="preserve"> Monatshefte f??r Chemie Chemical Monthly, 1989. </w:t>
      </w:r>
      <w:r w:rsidRPr="00816DB1">
        <w:rPr>
          <w:b/>
          <w:lang w:val="en-US"/>
        </w:rPr>
        <w:t>125</w:t>
      </w:r>
      <w:r w:rsidRPr="00816DB1">
        <w:rPr>
          <w:lang w:val="en-US"/>
        </w:rPr>
        <w:t>: p. 167-188.</w:t>
      </w:r>
    </w:p>
    <w:p w:rsidR="003E333F" w:rsidRPr="00816DB1" w:rsidRDefault="003E333F" w:rsidP="003E333F">
      <w:pPr>
        <w:pStyle w:val="EndNoteBibliography"/>
        <w:ind w:left="720" w:hanging="720"/>
        <w:rPr>
          <w:lang w:val="en-US"/>
        </w:rPr>
      </w:pPr>
      <w:r w:rsidRPr="00816DB1">
        <w:rPr>
          <w:lang w:val="en-US"/>
        </w:rPr>
        <w:t>19.</w:t>
      </w:r>
      <w:r w:rsidRPr="00816DB1">
        <w:rPr>
          <w:lang w:val="en-US"/>
        </w:rPr>
        <w:tab/>
        <w:t xml:space="preserve">Serra, M.J. and D.H. Turner, </w:t>
      </w:r>
      <w:r w:rsidRPr="00816DB1">
        <w:rPr>
          <w:i/>
          <w:lang w:val="en-US"/>
        </w:rPr>
        <w:t>Predicting thermodynamic properties of RNA.</w:t>
      </w:r>
      <w:r w:rsidRPr="00816DB1">
        <w:rPr>
          <w:lang w:val="en-US"/>
        </w:rPr>
        <w:t xml:space="preserve"> (0076-6879 (Print)).</w:t>
      </w:r>
    </w:p>
    <w:p w:rsidR="003E333F" w:rsidRPr="00816DB1" w:rsidRDefault="003E333F" w:rsidP="003E333F">
      <w:pPr>
        <w:pStyle w:val="EndNoteBibliography"/>
        <w:ind w:left="720" w:hanging="720"/>
        <w:rPr>
          <w:lang w:val="en-US"/>
        </w:rPr>
      </w:pPr>
      <w:r w:rsidRPr="00816DB1">
        <w:rPr>
          <w:lang w:val="en-US"/>
        </w:rPr>
        <w:lastRenderedPageBreak/>
        <w:t>20.</w:t>
      </w:r>
      <w:r w:rsidRPr="00816DB1">
        <w:rPr>
          <w:lang w:val="en-US"/>
        </w:rPr>
        <w:tab/>
        <w:t xml:space="preserve">Parisien, M. and F. Major, </w:t>
      </w:r>
      <w:r w:rsidRPr="00816DB1">
        <w:rPr>
          <w:i/>
          <w:lang w:val="en-US"/>
        </w:rPr>
        <w:t>The MC-Fold and MC-Sym pipeline infers RNA structure from sequence data.</w:t>
      </w:r>
      <w:r w:rsidRPr="00816DB1">
        <w:rPr>
          <w:lang w:val="en-US"/>
        </w:rPr>
        <w:t xml:space="preserve"> Nature, 2008. </w:t>
      </w:r>
      <w:r w:rsidRPr="00816DB1">
        <w:rPr>
          <w:b/>
          <w:lang w:val="en-US"/>
        </w:rPr>
        <w:t>452</w:t>
      </w:r>
      <w:r w:rsidRPr="00816DB1">
        <w:rPr>
          <w:lang w:val="en-US"/>
        </w:rPr>
        <w:t>: p. 51-55.</w:t>
      </w:r>
    </w:p>
    <w:p w:rsidR="003E333F" w:rsidRPr="00816DB1" w:rsidRDefault="003E333F" w:rsidP="003E333F">
      <w:pPr>
        <w:pStyle w:val="EndNoteBibliography"/>
        <w:ind w:left="720" w:hanging="720"/>
        <w:rPr>
          <w:lang w:val="en-US"/>
        </w:rPr>
      </w:pPr>
      <w:r w:rsidRPr="00816DB1">
        <w:rPr>
          <w:lang w:val="en-US"/>
        </w:rPr>
        <w:t>21.</w:t>
      </w:r>
      <w:r w:rsidRPr="00816DB1">
        <w:rPr>
          <w:lang w:val="en-US"/>
        </w:rPr>
        <w:tab/>
        <w:t xml:space="preserve">Mandal, M. and R.R. Breaker, </w:t>
      </w:r>
      <w:r w:rsidRPr="00816DB1">
        <w:rPr>
          <w:i/>
          <w:lang w:val="en-US"/>
        </w:rPr>
        <w:t>Gene regulation by riboswitches.</w:t>
      </w:r>
      <w:r w:rsidRPr="00816DB1">
        <w:rPr>
          <w:lang w:val="en-US"/>
        </w:rPr>
        <w:t xml:space="preserve"> Nature reviews. Molecular cell biology, 2004. </w:t>
      </w:r>
      <w:r w:rsidRPr="00816DB1">
        <w:rPr>
          <w:b/>
          <w:lang w:val="en-US"/>
        </w:rPr>
        <w:t>5</w:t>
      </w:r>
      <w:r w:rsidRPr="00816DB1">
        <w:rPr>
          <w:lang w:val="en-US"/>
        </w:rPr>
        <w:t>: p. 451-463.</w:t>
      </w:r>
    </w:p>
    <w:p w:rsidR="003E333F" w:rsidRPr="00816DB1" w:rsidRDefault="003E333F" w:rsidP="003E333F">
      <w:pPr>
        <w:pStyle w:val="EndNoteBibliography"/>
        <w:ind w:left="720" w:hanging="720"/>
        <w:rPr>
          <w:lang w:val="en-US"/>
        </w:rPr>
      </w:pPr>
      <w:r w:rsidRPr="00816DB1">
        <w:rPr>
          <w:lang w:val="en-US"/>
        </w:rPr>
        <w:t>22.</w:t>
      </w:r>
      <w:r w:rsidRPr="00816DB1">
        <w:rPr>
          <w:lang w:val="en-US"/>
        </w:rPr>
        <w:tab/>
        <w:t xml:space="preserve">Almeida, M.I., et al., </w:t>
      </w:r>
      <w:r w:rsidRPr="00816DB1">
        <w:rPr>
          <w:i/>
          <w:lang w:val="en-US"/>
        </w:rPr>
        <w:t>MicroRNAs: genomics, biogenesis, mechanism, and function.</w:t>
      </w:r>
      <w:r w:rsidRPr="00816DB1">
        <w:rPr>
          <w:lang w:val="en-US"/>
        </w:rPr>
        <w:t xml:space="preserve"> Cell, 2015. </w:t>
      </w:r>
      <w:r w:rsidRPr="00816DB1">
        <w:rPr>
          <w:b/>
          <w:lang w:val="en-US"/>
        </w:rPr>
        <w:t>33</w:t>
      </w:r>
      <w:r w:rsidRPr="00816DB1">
        <w:rPr>
          <w:lang w:val="en-US"/>
        </w:rPr>
        <w:t>: p. 4663-4670.</w:t>
      </w:r>
    </w:p>
    <w:p w:rsidR="003E333F" w:rsidRPr="00816DB1" w:rsidRDefault="003E333F" w:rsidP="003E333F">
      <w:pPr>
        <w:pStyle w:val="EndNoteBibliography"/>
        <w:ind w:left="720" w:hanging="720"/>
        <w:rPr>
          <w:lang w:val="en-US"/>
        </w:rPr>
      </w:pPr>
      <w:r w:rsidRPr="00816DB1">
        <w:rPr>
          <w:lang w:val="en-US"/>
        </w:rPr>
        <w:t>23.</w:t>
      </w:r>
      <w:r w:rsidRPr="00816DB1">
        <w:rPr>
          <w:lang w:val="en-US"/>
        </w:rPr>
        <w:tab/>
        <w:t xml:space="preserve">Weill, N., et al., </w:t>
      </w:r>
      <w:r w:rsidRPr="00816DB1">
        <w:rPr>
          <w:i/>
          <w:lang w:val="en-US"/>
        </w:rPr>
        <w:t>MiRBooking simulates the stoichiometric mode of action of microRNAs.</w:t>
      </w:r>
      <w:r w:rsidRPr="00816DB1">
        <w:rPr>
          <w:lang w:val="en-US"/>
        </w:rPr>
        <w:t xml:space="preserve"> Nucleic Acids Res, 2015. </w:t>
      </w:r>
      <w:r w:rsidRPr="00816DB1">
        <w:rPr>
          <w:b/>
          <w:lang w:val="en-US"/>
        </w:rPr>
        <w:t>43</w:t>
      </w:r>
      <w:r w:rsidRPr="00816DB1">
        <w:rPr>
          <w:lang w:val="en-US"/>
        </w:rPr>
        <w:t>(14): p. 6730-8.</w:t>
      </w:r>
    </w:p>
    <w:p w:rsidR="003E333F" w:rsidRPr="00816DB1" w:rsidRDefault="003E333F" w:rsidP="003E333F">
      <w:pPr>
        <w:pStyle w:val="EndNoteBibliography"/>
        <w:ind w:left="720" w:hanging="720"/>
        <w:rPr>
          <w:lang w:val="en-US"/>
        </w:rPr>
      </w:pPr>
      <w:r w:rsidRPr="00816DB1">
        <w:rPr>
          <w:lang w:val="en-US"/>
        </w:rPr>
        <w:t>24.</w:t>
      </w:r>
      <w:r w:rsidRPr="00816DB1">
        <w:rPr>
          <w:lang w:val="en-US"/>
        </w:rPr>
        <w:tab/>
        <w:t xml:space="preserve">Patel, D.J., </w:t>
      </w:r>
      <w:r w:rsidRPr="00816DB1">
        <w:rPr>
          <w:i/>
          <w:lang w:val="en-US"/>
        </w:rPr>
        <w:t>Structural analysis of nucleic acid aptamers.</w:t>
      </w:r>
      <w:r w:rsidRPr="00816DB1">
        <w:rPr>
          <w:lang w:val="en-US"/>
        </w:rPr>
        <w:t xml:space="preserve"> Current opinion in chemical biology, 1997. </w:t>
      </w:r>
      <w:r w:rsidRPr="00816DB1">
        <w:rPr>
          <w:b/>
          <w:lang w:val="en-US"/>
        </w:rPr>
        <w:t>1</w:t>
      </w:r>
      <w:r w:rsidRPr="00816DB1">
        <w:rPr>
          <w:lang w:val="en-US"/>
        </w:rPr>
        <w:t>: p. 32-46.</w:t>
      </w:r>
    </w:p>
    <w:p w:rsidR="003E333F" w:rsidRPr="00816DB1" w:rsidRDefault="003E333F" w:rsidP="003E333F">
      <w:pPr>
        <w:pStyle w:val="EndNoteBibliography"/>
        <w:ind w:left="720" w:hanging="720"/>
        <w:rPr>
          <w:lang w:val="en-US"/>
        </w:rPr>
      </w:pPr>
      <w:r w:rsidRPr="00816DB1">
        <w:rPr>
          <w:lang w:val="en-US"/>
        </w:rPr>
        <w:t>25.</w:t>
      </w:r>
      <w:r w:rsidRPr="00816DB1">
        <w:rPr>
          <w:lang w:val="en-US"/>
        </w:rPr>
        <w:tab/>
        <w:t xml:space="preserve">Bolton, E.E., et al., </w:t>
      </w:r>
      <w:r w:rsidRPr="00816DB1">
        <w:rPr>
          <w:i/>
          <w:lang w:val="en-US"/>
        </w:rPr>
        <w:t>PubChem3D: A new resource for scientists.</w:t>
      </w:r>
      <w:r w:rsidRPr="00816DB1">
        <w:rPr>
          <w:lang w:val="en-US"/>
        </w:rPr>
        <w:t xml:space="preserve"> Journal of Cheminformatics, 2011. </w:t>
      </w:r>
      <w:r w:rsidRPr="00816DB1">
        <w:rPr>
          <w:b/>
          <w:lang w:val="en-US"/>
        </w:rPr>
        <w:t>3</w:t>
      </w:r>
      <w:r w:rsidRPr="00816DB1">
        <w:rPr>
          <w:lang w:val="en-US"/>
        </w:rPr>
        <w:t>: p. 1-15.</w:t>
      </w:r>
    </w:p>
    <w:p w:rsidR="003E333F" w:rsidRPr="00816DB1" w:rsidRDefault="003E333F" w:rsidP="003E333F">
      <w:pPr>
        <w:pStyle w:val="EndNoteBibliography"/>
        <w:ind w:left="720" w:hanging="720"/>
        <w:rPr>
          <w:lang w:val="en-US"/>
        </w:rPr>
      </w:pPr>
      <w:r w:rsidRPr="00816DB1">
        <w:rPr>
          <w:lang w:val="en-US"/>
        </w:rPr>
        <w:t>26.</w:t>
      </w:r>
      <w:r w:rsidRPr="00816DB1">
        <w:rPr>
          <w:lang w:val="en-US"/>
        </w:rPr>
        <w:tab/>
        <w:t xml:space="preserve">Staple, D.W. and S.E. Butcher, </w:t>
      </w:r>
      <w:r w:rsidRPr="00816DB1">
        <w:rPr>
          <w:i/>
          <w:lang w:val="en-US"/>
        </w:rPr>
        <w:t>Pseudoknots: RNA structures with diverse functions.</w:t>
      </w:r>
      <w:r w:rsidRPr="00816DB1">
        <w:rPr>
          <w:lang w:val="en-US"/>
        </w:rPr>
        <w:t xml:space="preserve"> PLoS Biology, 2005. </w:t>
      </w:r>
      <w:r w:rsidRPr="00816DB1">
        <w:rPr>
          <w:b/>
          <w:lang w:val="en-US"/>
        </w:rPr>
        <w:t>3</w:t>
      </w:r>
      <w:r w:rsidRPr="00816DB1">
        <w:rPr>
          <w:lang w:val="en-US"/>
        </w:rPr>
        <w:t>: p. 0956-0959.</w:t>
      </w:r>
    </w:p>
    <w:p w:rsidR="003E333F" w:rsidRPr="00816DB1" w:rsidRDefault="003E333F" w:rsidP="003E333F">
      <w:pPr>
        <w:pStyle w:val="EndNoteBibliography"/>
        <w:ind w:left="720" w:hanging="720"/>
        <w:rPr>
          <w:lang w:val="en-US"/>
        </w:rPr>
      </w:pPr>
      <w:r w:rsidRPr="00816DB1">
        <w:rPr>
          <w:lang w:val="en-US"/>
        </w:rPr>
        <w:t>27.</w:t>
      </w:r>
      <w:r w:rsidRPr="00816DB1">
        <w:rPr>
          <w:lang w:val="en-US"/>
        </w:rPr>
        <w:tab/>
        <w:t xml:space="preserve">Zuker, M. and P. Stiegler, </w:t>
      </w:r>
      <w:r w:rsidRPr="00816DB1">
        <w:rPr>
          <w:i/>
          <w:lang w:val="en-US"/>
        </w:rPr>
        <w:t>Optimal computer folding of large RNA sequences using thermodynamics and auxiliary information.</w:t>
      </w:r>
      <w:r w:rsidRPr="00816DB1">
        <w:rPr>
          <w:lang w:val="en-US"/>
        </w:rPr>
        <w:t xml:space="preserve"> Nucleic Acids Research, 1981. </w:t>
      </w:r>
      <w:r w:rsidRPr="00816DB1">
        <w:rPr>
          <w:b/>
          <w:lang w:val="en-US"/>
        </w:rPr>
        <w:t>9</w:t>
      </w:r>
      <w:r w:rsidRPr="00816DB1">
        <w:rPr>
          <w:lang w:val="en-US"/>
        </w:rPr>
        <w:t>: p. 133-148.</w:t>
      </w:r>
    </w:p>
    <w:p w:rsidR="003E333F" w:rsidRPr="00816DB1" w:rsidRDefault="003E333F" w:rsidP="003E333F">
      <w:pPr>
        <w:pStyle w:val="EndNoteBibliography"/>
        <w:ind w:left="720" w:hanging="720"/>
        <w:rPr>
          <w:i/>
          <w:lang w:val="en-US"/>
        </w:rPr>
      </w:pPr>
      <w:r w:rsidRPr="00816DB1">
        <w:rPr>
          <w:lang w:val="en-US"/>
        </w:rPr>
        <w:t>28.</w:t>
      </w:r>
      <w:r w:rsidRPr="00816DB1">
        <w:rPr>
          <w:lang w:val="en-US"/>
        </w:rPr>
        <w:tab/>
        <w:t xml:space="preserve">Gorodkin, J. and J.M. Walker, </w:t>
      </w:r>
      <w:r w:rsidRPr="00816DB1">
        <w:rPr>
          <w:i/>
          <w:lang w:val="en-US"/>
        </w:rPr>
        <w:t>RNA Sequence , Structure , and Function : Computational and Bioinformatic Methods IN Series Editor.</w:t>
      </w:r>
    </w:p>
    <w:p w:rsidR="003E333F" w:rsidRPr="00816DB1" w:rsidRDefault="003E333F" w:rsidP="003E333F">
      <w:pPr>
        <w:pStyle w:val="EndNoteBibliography"/>
        <w:ind w:left="720" w:hanging="720"/>
        <w:rPr>
          <w:lang w:val="en-US"/>
        </w:rPr>
      </w:pPr>
      <w:r w:rsidRPr="003E333F">
        <w:t>29.</w:t>
      </w:r>
      <w:r w:rsidRPr="003E333F">
        <w:tab/>
        <w:t xml:space="preserve">Dallaire, P., </w:t>
      </w:r>
      <w:r w:rsidRPr="003E333F">
        <w:rPr>
          <w:i/>
        </w:rPr>
        <w:t>Une signature du polymorphisme structural d ’ acides ribonucléiques non-codants permettant de comparer leurs niveaux d ’ activités biochimiques par Résumé</w:t>
      </w:r>
      <w:r w:rsidRPr="003E333F">
        <w:t xml:space="preserve">. </w:t>
      </w:r>
      <w:r w:rsidRPr="00816DB1">
        <w:rPr>
          <w:lang w:val="en-US"/>
        </w:rPr>
        <w:t>2014.</w:t>
      </w:r>
    </w:p>
    <w:p w:rsidR="003E333F" w:rsidRPr="00816DB1" w:rsidRDefault="003E333F" w:rsidP="003E333F">
      <w:pPr>
        <w:pStyle w:val="EndNoteBibliography"/>
        <w:ind w:left="720" w:hanging="720"/>
        <w:rPr>
          <w:lang w:val="en-US"/>
        </w:rPr>
      </w:pPr>
      <w:r w:rsidRPr="00816DB1">
        <w:rPr>
          <w:lang w:val="en-US"/>
        </w:rPr>
        <w:t>30.</w:t>
      </w:r>
      <w:r w:rsidRPr="00816DB1">
        <w:rPr>
          <w:lang w:val="en-US"/>
        </w:rPr>
        <w:tab/>
        <w:t xml:space="preserve">Flamm, C., et al., </w:t>
      </w:r>
      <w:r w:rsidRPr="00816DB1">
        <w:rPr>
          <w:i/>
          <w:lang w:val="en-US"/>
        </w:rPr>
        <w:t>Barrier Trees of Degenerate Landscapes.</w:t>
      </w:r>
      <w:r w:rsidRPr="00816DB1">
        <w:rPr>
          <w:lang w:val="en-US"/>
        </w:rPr>
        <w:t xml:space="preserve"> Zeitschrift für Physikalische Chemie, 2002. </w:t>
      </w:r>
      <w:r w:rsidRPr="00816DB1">
        <w:rPr>
          <w:b/>
          <w:lang w:val="en-US"/>
        </w:rPr>
        <w:t>216</w:t>
      </w:r>
      <w:r w:rsidRPr="00816DB1">
        <w:rPr>
          <w:lang w:val="en-US"/>
        </w:rPr>
        <w:t>: p. 155.</w:t>
      </w:r>
    </w:p>
    <w:p w:rsidR="003E333F" w:rsidRPr="00816DB1" w:rsidRDefault="003E333F" w:rsidP="003E333F">
      <w:pPr>
        <w:pStyle w:val="EndNoteBibliography"/>
        <w:ind w:left="720" w:hanging="720"/>
        <w:rPr>
          <w:lang w:val="en-US"/>
        </w:rPr>
      </w:pPr>
      <w:r w:rsidRPr="00816DB1">
        <w:rPr>
          <w:lang w:val="en-US"/>
        </w:rPr>
        <w:t>31.</w:t>
      </w:r>
      <w:r w:rsidRPr="00816DB1">
        <w:rPr>
          <w:lang w:val="en-US"/>
        </w:rPr>
        <w:tab/>
        <w:t xml:space="preserve">Weeks, K.M. and D.M. Mauger, </w:t>
      </w:r>
      <w:r w:rsidRPr="00816DB1">
        <w:rPr>
          <w:i/>
          <w:lang w:val="en-US"/>
        </w:rPr>
        <w:t>Exploring RNA structural codes with SHAPE chemistry.</w:t>
      </w:r>
      <w:r w:rsidRPr="00816DB1">
        <w:rPr>
          <w:lang w:val="en-US"/>
        </w:rPr>
        <w:t xml:space="preserve"> 2012. </w:t>
      </w:r>
      <w:r w:rsidRPr="00816DB1">
        <w:rPr>
          <w:b/>
          <w:lang w:val="en-US"/>
        </w:rPr>
        <w:t>44</w:t>
      </w:r>
      <w:r w:rsidRPr="00816DB1">
        <w:rPr>
          <w:lang w:val="en-US"/>
        </w:rPr>
        <w:t>: p. 1280-1291.</w:t>
      </w:r>
    </w:p>
    <w:p w:rsidR="003E333F" w:rsidRPr="00816DB1" w:rsidRDefault="003E333F" w:rsidP="003E333F">
      <w:pPr>
        <w:pStyle w:val="EndNoteBibliography"/>
        <w:ind w:left="720" w:hanging="720"/>
        <w:rPr>
          <w:lang w:val="en-US"/>
        </w:rPr>
      </w:pPr>
      <w:r w:rsidRPr="00816DB1">
        <w:rPr>
          <w:lang w:val="en-US"/>
        </w:rPr>
        <w:t>32.</w:t>
      </w:r>
      <w:r w:rsidRPr="00816DB1">
        <w:rPr>
          <w:lang w:val="en-US"/>
        </w:rPr>
        <w:tab/>
        <w:t xml:space="preserve">Mathews, D.H., </w:t>
      </w:r>
      <w:r w:rsidRPr="00816DB1">
        <w:rPr>
          <w:i/>
          <w:lang w:val="en-US"/>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16DB1">
        <w:rPr>
          <w:lang w:val="en-US"/>
        </w:rPr>
        <w:t xml:space="preserve"> Rna, 2004. </w:t>
      </w:r>
      <w:r w:rsidRPr="00816DB1">
        <w:rPr>
          <w:b/>
          <w:lang w:val="en-US"/>
        </w:rPr>
        <w:t>10</w:t>
      </w:r>
      <w:r w:rsidRPr="00816DB1">
        <w:rPr>
          <w:lang w:val="en-US"/>
        </w:rPr>
        <w:t>: p. 1178-1190.</w:t>
      </w:r>
    </w:p>
    <w:p w:rsidR="003E333F" w:rsidRPr="00816DB1" w:rsidRDefault="003E333F" w:rsidP="003E333F">
      <w:pPr>
        <w:pStyle w:val="EndNoteBibliography"/>
        <w:ind w:left="720" w:hanging="720"/>
        <w:rPr>
          <w:lang w:val="en-US"/>
        </w:rPr>
      </w:pPr>
      <w:r w:rsidRPr="00816DB1">
        <w:rPr>
          <w:lang w:val="en-US"/>
        </w:rPr>
        <w:t>33.</w:t>
      </w:r>
      <w:r w:rsidRPr="00816DB1">
        <w:rPr>
          <w:lang w:val="en-US"/>
        </w:rPr>
        <w:tab/>
        <w:t xml:space="preserve">Mathews, D.H., et al., </w:t>
      </w:r>
      <w:r w:rsidRPr="00816DB1">
        <w:rPr>
          <w:i/>
          <w:lang w:val="en-US"/>
        </w:rPr>
        <w:t>Incorporating chemical modification constraints into a dynamic programming algorithm for prediction of RNA secondary structure.</w:t>
      </w:r>
      <w:r w:rsidRPr="00816DB1">
        <w:rPr>
          <w:lang w:val="en-US"/>
        </w:rPr>
        <w:t xml:space="preserve"> Proceedings of the National Academy of Sciences, 2004. </w:t>
      </w:r>
      <w:r w:rsidRPr="00816DB1">
        <w:rPr>
          <w:b/>
          <w:lang w:val="en-US"/>
        </w:rPr>
        <w:t>101</w:t>
      </w:r>
      <w:r w:rsidRPr="00816DB1">
        <w:rPr>
          <w:lang w:val="en-US"/>
        </w:rPr>
        <w:t>: p. 7287-7292.</w:t>
      </w:r>
    </w:p>
    <w:p w:rsidR="003E333F" w:rsidRPr="00816DB1" w:rsidRDefault="003E333F" w:rsidP="003E333F">
      <w:pPr>
        <w:pStyle w:val="EndNoteBibliography"/>
        <w:ind w:left="720" w:hanging="720"/>
        <w:rPr>
          <w:lang w:val="en-US"/>
        </w:rPr>
      </w:pPr>
      <w:r w:rsidRPr="00816DB1">
        <w:rPr>
          <w:lang w:val="en-US"/>
        </w:rPr>
        <w:t>34.</w:t>
      </w:r>
      <w:r w:rsidRPr="00816DB1">
        <w:rPr>
          <w:lang w:val="en-US"/>
        </w:rPr>
        <w:tab/>
        <w:t xml:space="preserve">Lorenz, R., I.L. Hofacker, and P.F. Stadler, </w:t>
      </w:r>
      <w:r w:rsidRPr="00816DB1">
        <w:rPr>
          <w:i/>
          <w:lang w:val="en-US"/>
        </w:rPr>
        <w:t>RNA folding with hard and soft constraints.</w:t>
      </w:r>
      <w:r w:rsidRPr="00816DB1">
        <w:rPr>
          <w:lang w:val="en-US"/>
        </w:rPr>
        <w:t xml:space="preserve"> Algorithms for Molecular Biology, 2016. </w:t>
      </w:r>
      <w:r w:rsidRPr="00816DB1">
        <w:rPr>
          <w:b/>
          <w:lang w:val="en-US"/>
        </w:rPr>
        <w:t>11</w:t>
      </w:r>
      <w:r w:rsidRPr="00816DB1">
        <w:rPr>
          <w:lang w:val="en-US"/>
        </w:rPr>
        <w:t>: p. 8.</w:t>
      </w:r>
    </w:p>
    <w:p w:rsidR="003E333F" w:rsidRPr="00816DB1" w:rsidRDefault="003E333F" w:rsidP="003E333F">
      <w:pPr>
        <w:pStyle w:val="EndNoteBibliography"/>
        <w:ind w:left="720" w:hanging="720"/>
        <w:rPr>
          <w:lang w:val="en-US"/>
        </w:rPr>
      </w:pPr>
      <w:r w:rsidRPr="00816DB1">
        <w:rPr>
          <w:lang w:val="en-US"/>
        </w:rPr>
        <w:t>35.</w:t>
      </w:r>
      <w:r w:rsidRPr="00816DB1">
        <w:rPr>
          <w:lang w:val="en-US"/>
        </w:rPr>
        <w:tab/>
        <w:t xml:space="preserve">Kladwang, W., et al., </w:t>
      </w:r>
      <w:r w:rsidRPr="00816DB1">
        <w:rPr>
          <w:i/>
          <w:lang w:val="en-US"/>
        </w:rPr>
        <w:t>Standardization of RNA chemical mapping experiments.</w:t>
      </w:r>
      <w:r w:rsidRPr="00816DB1">
        <w:rPr>
          <w:lang w:val="en-US"/>
        </w:rPr>
        <w:t xml:space="preserve"> Biochemistry, 2014. </w:t>
      </w:r>
      <w:r w:rsidRPr="00816DB1">
        <w:rPr>
          <w:b/>
          <w:lang w:val="en-US"/>
        </w:rPr>
        <w:t>53</w:t>
      </w:r>
      <w:r w:rsidRPr="00816DB1">
        <w:rPr>
          <w:lang w:val="en-US"/>
        </w:rPr>
        <w:t>: p. 3063-3065.</w:t>
      </w:r>
    </w:p>
    <w:p w:rsidR="003E333F" w:rsidRPr="00816DB1" w:rsidRDefault="003E333F" w:rsidP="003E333F">
      <w:pPr>
        <w:pStyle w:val="EndNoteBibliography"/>
        <w:ind w:left="720" w:hanging="720"/>
        <w:rPr>
          <w:lang w:val="en-US"/>
        </w:rPr>
      </w:pPr>
      <w:r w:rsidRPr="00816DB1">
        <w:rPr>
          <w:lang w:val="en-US"/>
        </w:rPr>
        <w:t>36.</w:t>
      </w:r>
      <w:r w:rsidRPr="00816DB1">
        <w:rPr>
          <w:lang w:val="en-US"/>
        </w:rPr>
        <w:tab/>
        <w:t xml:space="preserve">Seetin, M.G., et al., </w:t>
      </w:r>
      <w:r w:rsidRPr="00816DB1">
        <w:rPr>
          <w:i/>
          <w:lang w:val="en-US"/>
        </w:rPr>
        <w:t>Massively Parallel RNA Chemical Mapping with a Reduced Bias MAP-Seq Protocol.</w:t>
      </w:r>
      <w:r w:rsidRPr="00816DB1">
        <w:rPr>
          <w:lang w:val="en-US"/>
        </w:rPr>
        <w:t xml:space="preserve"> 2014. </w:t>
      </w:r>
      <w:r w:rsidRPr="00816DB1">
        <w:rPr>
          <w:b/>
          <w:lang w:val="en-US"/>
        </w:rPr>
        <w:t>1086</w:t>
      </w:r>
      <w:r w:rsidRPr="00816DB1">
        <w:rPr>
          <w:lang w:val="en-US"/>
        </w:rPr>
        <w:t>: p. 95-117.</w:t>
      </w:r>
    </w:p>
    <w:p w:rsidR="003E333F" w:rsidRPr="00816DB1" w:rsidRDefault="003E333F" w:rsidP="003E333F">
      <w:pPr>
        <w:pStyle w:val="EndNoteBibliography"/>
        <w:ind w:left="720" w:hanging="720"/>
        <w:rPr>
          <w:lang w:val="en-US"/>
        </w:rPr>
      </w:pPr>
      <w:r w:rsidRPr="00816DB1">
        <w:rPr>
          <w:lang w:val="en-US"/>
        </w:rPr>
        <w:t>37.</w:t>
      </w:r>
      <w:r w:rsidRPr="00816DB1">
        <w:rPr>
          <w:lang w:val="en-US"/>
        </w:rPr>
        <w:tab/>
        <w:t xml:space="preserve">Kasner, E., et al., </w:t>
      </w:r>
      <w:r w:rsidRPr="00816DB1">
        <w:rPr>
          <w:i/>
          <w:lang w:val="en-US"/>
        </w:rPr>
        <w:t>The Mechanisms of RNA SHAPE Chemistry.</w:t>
      </w:r>
      <w:r w:rsidRPr="00816DB1">
        <w:rPr>
          <w:lang w:val="en-US"/>
        </w:rPr>
        <w:t xml:space="preserve"> 2015. </w:t>
      </w:r>
      <w:r w:rsidRPr="00816DB1">
        <w:rPr>
          <w:b/>
          <w:lang w:val="en-US"/>
        </w:rPr>
        <w:t>70</w:t>
      </w:r>
      <w:r w:rsidRPr="00816DB1">
        <w:rPr>
          <w:lang w:val="en-US"/>
        </w:rPr>
        <w:t>: p. 646-656.</w:t>
      </w:r>
    </w:p>
    <w:p w:rsidR="003E333F" w:rsidRPr="00816DB1" w:rsidRDefault="003E333F" w:rsidP="003E333F">
      <w:pPr>
        <w:pStyle w:val="EndNoteBibliography"/>
        <w:ind w:left="720" w:hanging="720"/>
        <w:rPr>
          <w:lang w:val="en-US"/>
        </w:rPr>
      </w:pPr>
      <w:r w:rsidRPr="00816DB1">
        <w:rPr>
          <w:lang w:val="en-US"/>
        </w:rPr>
        <w:t>38.</w:t>
      </w:r>
      <w:r w:rsidRPr="00816DB1">
        <w:rPr>
          <w:lang w:val="en-US"/>
        </w:rPr>
        <w:tab/>
        <w:t xml:space="preserve">Mlynsky, V. and G. Bussi, </w:t>
      </w:r>
      <w:r w:rsidRPr="00816DB1">
        <w:rPr>
          <w:i/>
          <w:lang w:val="en-US"/>
        </w:rPr>
        <w:t>Molecular Simulations Reveal an Interplay Between SHAPE Reagent Binding and RNA Flexibilty.</w:t>
      </w:r>
      <w:r w:rsidRPr="00816DB1">
        <w:rPr>
          <w:lang w:val="en-US"/>
        </w:rPr>
        <w:t xml:space="preserve"> The Journal of Physical Chemistry Letters, 2017: p. acs.jpclett.7b02921.</w:t>
      </w:r>
    </w:p>
    <w:p w:rsidR="003E333F" w:rsidRPr="00816DB1" w:rsidRDefault="003E333F" w:rsidP="003E333F">
      <w:pPr>
        <w:pStyle w:val="EndNoteBibliography"/>
        <w:ind w:left="720" w:hanging="720"/>
        <w:rPr>
          <w:lang w:val="en-US"/>
        </w:rPr>
      </w:pPr>
      <w:r w:rsidRPr="00816DB1">
        <w:rPr>
          <w:lang w:val="en-US"/>
        </w:rPr>
        <w:t>39.</w:t>
      </w:r>
      <w:r w:rsidRPr="00816DB1">
        <w:rPr>
          <w:lang w:val="en-US"/>
        </w:rPr>
        <w:tab/>
        <w:t xml:space="preserve">Lee, J., et al., </w:t>
      </w:r>
      <w:r w:rsidRPr="00816DB1">
        <w:rPr>
          <w:i/>
          <w:lang w:val="en-US"/>
        </w:rPr>
        <w:t>RNA design rules from a massive open laboratory.</w:t>
      </w:r>
      <w:r w:rsidRPr="00816DB1">
        <w:rPr>
          <w:lang w:val="en-US"/>
        </w:rPr>
        <w:t xml:space="preserve"> Proceedings of the National Academy of Sciences, 2014. </w:t>
      </w:r>
      <w:r w:rsidRPr="00816DB1">
        <w:rPr>
          <w:b/>
          <w:lang w:val="en-US"/>
        </w:rPr>
        <w:t>111</w:t>
      </w:r>
      <w:r w:rsidRPr="00816DB1">
        <w:rPr>
          <w:lang w:val="en-US"/>
        </w:rPr>
        <w:t>: p. 2122-2127.</w:t>
      </w:r>
    </w:p>
    <w:p w:rsidR="003E333F" w:rsidRPr="00816DB1" w:rsidRDefault="003E333F" w:rsidP="003E333F">
      <w:pPr>
        <w:pStyle w:val="EndNoteBibliography"/>
        <w:ind w:left="720" w:hanging="720"/>
        <w:rPr>
          <w:lang w:val="en-US"/>
        </w:rPr>
      </w:pPr>
      <w:r w:rsidRPr="00816DB1">
        <w:rPr>
          <w:lang w:val="en-US"/>
        </w:rPr>
        <w:t>40.</w:t>
      </w:r>
      <w:r w:rsidRPr="00816DB1">
        <w:rPr>
          <w:lang w:val="en-US"/>
        </w:rPr>
        <w:tab/>
        <w:t xml:space="preserve">Das, R., </w:t>
      </w:r>
      <w:r w:rsidRPr="00816DB1">
        <w:rPr>
          <w:i/>
          <w:lang w:val="en-US"/>
        </w:rPr>
        <w:t>Eterna Forum.</w:t>
      </w:r>
      <w:r w:rsidRPr="00816DB1">
        <w:rPr>
          <w:lang w:val="en-US"/>
        </w:rPr>
        <w:t xml:space="preserve"> 2014.</w:t>
      </w:r>
    </w:p>
    <w:p w:rsidR="003E333F" w:rsidRPr="00816DB1" w:rsidRDefault="003E333F" w:rsidP="003E333F">
      <w:pPr>
        <w:pStyle w:val="EndNoteBibliography"/>
        <w:ind w:left="720" w:hanging="720"/>
        <w:rPr>
          <w:lang w:val="en-US"/>
        </w:rPr>
      </w:pPr>
      <w:r w:rsidRPr="00816DB1">
        <w:rPr>
          <w:lang w:val="en-US"/>
        </w:rPr>
        <w:lastRenderedPageBreak/>
        <w:t>41.</w:t>
      </w:r>
      <w:r w:rsidRPr="00816DB1">
        <w:rPr>
          <w:lang w:val="en-US"/>
        </w:rPr>
        <w:tab/>
        <w:t xml:space="preserve">Darty, K., A. Denise, and Y. Ponty, </w:t>
      </w:r>
      <w:r w:rsidRPr="00816DB1">
        <w:rPr>
          <w:i/>
          <w:lang w:val="en-US"/>
        </w:rPr>
        <w:t>VARNA: Interactive drawing and editing of the RNA secondary structure.</w:t>
      </w:r>
      <w:r w:rsidRPr="00816DB1">
        <w:rPr>
          <w:lang w:val="en-US"/>
        </w:rPr>
        <w:t xml:space="preserve"> IEEE/ACM Transactions on Computational Biology and Bioinformatics, 2010. </w:t>
      </w:r>
      <w:r w:rsidRPr="00816DB1">
        <w:rPr>
          <w:b/>
          <w:lang w:val="en-US"/>
        </w:rPr>
        <w:t>7</w:t>
      </w:r>
      <w:r w:rsidRPr="00816DB1">
        <w:rPr>
          <w:lang w:val="en-US"/>
        </w:rPr>
        <w:t>: p. 309-322.</w:t>
      </w:r>
    </w:p>
    <w:p w:rsidR="003E333F" w:rsidRPr="00816DB1" w:rsidRDefault="003E333F" w:rsidP="003E333F">
      <w:pPr>
        <w:pStyle w:val="EndNoteBibliography"/>
        <w:ind w:left="720" w:hanging="720"/>
        <w:rPr>
          <w:lang w:val="en-US"/>
        </w:rPr>
      </w:pPr>
      <w:r w:rsidRPr="00816DB1">
        <w:rPr>
          <w:lang w:val="en-US"/>
        </w:rPr>
        <w:t>42.</w:t>
      </w:r>
      <w:r w:rsidRPr="00816DB1">
        <w:rPr>
          <w:lang w:val="en-US"/>
        </w:rPr>
        <w:tab/>
        <w:t xml:space="preserve">Kerpedjiev, P., S. Hammer, and I.L. Hofacker, </w:t>
      </w:r>
      <w:r w:rsidRPr="00816DB1">
        <w:rPr>
          <w:i/>
          <w:lang w:val="en-US"/>
        </w:rPr>
        <w:t>Forna (force-directed RNA): Simple and effective online RNA secondary structure diagrams.</w:t>
      </w:r>
      <w:r w:rsidRPr="00816DB1">
        <w:rPr>
          <w:lang w:val="en-US"/>
        </w:rPr>
        <w:t xml:space="preserve"> Bioinformatics, 2015. </w:t>
      </w:r>
      <w:r w:rsidRPr="00816DB1">
        <w:rPr>
          <w:b/>
          <w:lang w:val="en-US"/>
        </w:rPr>
        <w:t>31</w:t>
      </w:r>
      <w:r w:rsidRPr="00816DB1">
        <w:rPr>
          <w:lang w:val="en-US"/>
        </w:rPr>
        <w:t>: p. 3377-3379.</w:t>
      </w:r>
    </w:p>
    <w:p w:rsidR="003E333F" w:rsidRPr="00816DB1" w:rsidRDefault="003E333F" w:rsidP="003E333F">
      <w:pPr>
        <w:pStyle w:val="EndNoteBibliography"/>
        <w:ind w:left="720" w:hanging="720"/>
        <w:rPr>
          <w:lang w:val="en-US"/>
        </w:rPr>
      </w:pPr>
      <w:r w:rsidRPr="00816DB1">
        <w:rPr>
          <w:lang w:val="en-US"/>
        </w:rPr>
        <w:t>43.</w:t>
      </w:r>
      <w:r w:rsidRPr="00816DB1">
        <w:rPr>
          <w:lang w:val="en-US"/>
        </w:rPr>
        <w:tab/>
        <w:t xml:space="preserve">leinbaum, D.G., M. Klein, and E.R. Pryor, </w:t>
      </w:r>
      <w:r w:rsidRPr="00816DB1">
        <w:rPr>
          <w:i/>
          <w:lang w:val="en-US"/>
        </w:rPr>
        <w:t>Logistic regression: a self-learning text.</w:t>
      </w:r>
      <w:r w:rsidRPr="00816DB1">
        <w:rPr>
          <w:lang w:val="en-US"/>
        </w:rPr>
        <w:t xml:space="preserve"> 2002.</w:t>
      </w:r>
    </w:p>
    <w:p w:rsidR="003E333F" w:rsidRPr="00816DB1" w:rsidRDefault="003E333F" w:rsidP="003E333F">
      <w:pPr>
        <w:pStyle w:val="EndNoteBibliography"/>
        <w:ind w:left="720" w:hanging="720"/>
        <w:rPr>
          <w:lang w:val="en-US"/>
        </w:rPr>
      </w:pPr>
      <w:r w:rsidRPr="00816DB1">
        <w:rPr>
          <w:lang w:val="en-US"/>
        </w:rPr>
        <w:t>44.</w:t>
      </w:r>
      <w:r w:rsidRPr="00816DB1">
        <w:rPr>
          <w:lang w:val="en-US"/>
        </w:rPr>
        <w:tab/>
        <w:t xml:space="preserve">Steinwart, I. and A. Christmann, </w:t>
      </w:r>
      <w:r w:rsidRPr="00816DB1">
        <w:rPr>
          <w:i/>
          <w:lang w:val="en-US"/>
        </w:rPr>
        <w:t>Support Vector Machines.</w:t>
      </w:r>
      <w:r w:rsidRPr="00816DB1">
        <w:rPr>
          <w:lang w:val="en-US"/>
        </w:rPr>
        <w:t xml:space="preserve"> 2008: p. 618.</w:t>
      </w:r>
    </w:p>
    <w:p w:rsidR="003E333F" w:rsidRPr="00816DB1" w:rsidRDefault="003E333F" w:rsidP="003E333F">
      <w:pPr>
        <w:pStyle w:val="EndNoteBibliography"/>
        <w:ind w:left="720" w:hanging="720"/>
        <w:rPr>
          <w:lang w:val="en-US"/>
        </w:rPr>
      </w:pPr>
      <w:r w:rsidRPr="00816DB1">
        <w:rPr>
          <w:lang w:val="en-US"/>
        </w:rPr>
        <w:t>45.</w:t>
      </w:r>
      <w:r w:rsidRPr="00816DB1">
        <w:rPr>
          <w:lang w:val="en-US"/>
        </w:rPr>
        <w:tab/>
        <w:t xml:space="preserve">Barros, R.C., A.C.P.L.F. de Carvalho, and A.A. Freitas, </w:t>
      </w:r>
      <w:r w:rsidRPr="00816DB1">
        <w:rPr>
          <w:i/>
          <w:lang w:val="en-US"/>
        </w:rPr>
        <w:t>Automatic Design of Decision-Tree Induction Algorithms.</w:t>
      </w:r>
      <w:r w:rsidRPr="00816DB1">
        <w:rPr>
          <w:lang w:val="en-US"/>
        </w:rPr>
        <w:t xml:space="preserve"> 2015.</w:t>
      </w:r>
    </w:p>
    <w:p w:rsidR="003E333F" w:rsidRPr="00816DB1" w:rsidRDefault="003E333F" w:rsidP="003E333F">
      <w:pPr>
        <w:pStyle w:val="EndNoteBibliography"/>
        <w:ind w:left="720" w:hanging="720"/>
        <w:rPr>
          <w:lang w:val="en-US"/>
        </w:rPr>
      </w:pPr>
      <w:r w:rsidRPr="00816DB1">
        <w:rPr>
          <w:lang w:val="en-US"/>
        </w:rPr>
        <w:t>46.</w:t>
      </w:r>
      <w:r w:rsidRPr="00816DB1">
        <w:rPr>
          <w:lang w:val="en-US"/>
        </w:rPr>
        <w:tab/>
        <w:t xml:space="preserve">Friedman, J.H., </w:t>
      </w:r>
      <w:r w:rsidRPr="00816DB1">
        <w:rPr>
          <w:i/>
          <w:lang w:val="en-US"/>
        </w:rPr>
        <w:t>Greedy function approximation: A gradient boosting machine.</w:t>
      </w:r>
      <w:r w:rsidRPr="00816DB1">
        <w:rPr>
          <w:lang w:val="en-US"/>
        </w:rPr>
        <w:t xml:space="preserve"> Annals of Statistics, 2001. </w:t>
      </w:r>
      <w:r w:rsidRPr="00816DB1">
        <w:rPr>
          <w:b/>
          <w:lang w:val="en-US"/>
        </w:rPr>
        <w:t>29</w:t>
      </w:r>
      <w:r w:rsidRPr="00816DB1">
        <w:rPr>
          <w:lang w:val="en-US"/>
        </w:rPr>
        <w:t>: p. 1189-1232.</w:t>
      </w:r>
    </w:p>
    <w:p w:rsidR="003E333F" w:rsidRPr="00816DB1" w:rsidRDefault="003E333F" w:rsidP="003E333F">
      <w:pPr>
        <w:pStyle w:val="EndNoteBibliography"/>
        <w:ind w:left="720" w:hanging="720"/>
        <w:rPr>
          <w:lang w:val="en-US"/>
        </w:rPr>
      </w:pPr>
      <w:r w:rsidRPr="00816DB1">
        <w:rPr>
          <w:lang w:val="en-US"/>
        </w:rPr>
        <w:t>47.</w:t>
      </w:r>
      <w:r w:rsidRPr="00816DB1">
        <w:rPr>
          <w:lang w:val="en-US"/>
        </w:rPr>
        <w:tab/>
        <w:t xml:space="preserve">Herbrich RHERB, R., et al., </w:t>
      </w:r>
      <w:r w:rsidRPr="00816DB1">
        <w:rPr>
          <w:i/>
          <w:lang w:val="en-US"/>
        </w:rPr>
        <w:t>Bayes Point Machines.</w:t>
      </w:r>
      <w:r w:rsidRPr="00816DB1">
        <w:rPr>
          <w:lang w:val="en-US"/>
        </w:rPr>
        <w:t xml:space="preserve"> Journal of Machine Learning Research, 2001. </w:t>
      </w:r>
      <w:r w:rsidRPr="00816DB1">
        <w:rPr>
          <w:b/>
          <w:lang w:val="en-US"/>
        </w:rPr>
        <w:t>1</w:t>
      </w:r>
      <w:r w:rsidRPr="00816DB1">
        <w:rPr>
          <w:lang w:val="en-US"/>
        </w:rPr>
        <w:t>: p. 245-279.</w:t>
      </w:r>
    </w:p>
    <w:p w:rsidR="003E333F" w:rsidRPr="00816DB1" w:rsidRDefault="003E333F" w:rsidP="003E333F">
      <w:pPr>
        <w:pStyle w:val="EndNoteBibliography"/>
        <w:ind w:left="720" w:hanging="720"/>
        <w:rPr>
          <w:lang w:val="en-US"/>
        </w:rPr>
      </w:pPr>
      <w:r w:rsidRPr="00816DB1">
        <w:rPr>
          <w:lang w:val="en-US"/>
        </w:rPr>
        <w:t>48.</w:t>
      </w:r>
      <w:r w:rsidRPr="00816DB1">
        <w:rPr>
          <w:lang w:val="en-US"/>
        </w:rPr>
        <w:tab/>
        <w:t xml:space="preserve">POWERS, D.M.W., </w:t>
      </w:r>
      <w:r w:rsidRPr="00816DB1">
        <w:rPr>
          <w:i/>
          <w:lang w:val="en-US"/>
        </w:rPr>
        <w:t>Evaluation: From Precision, Recall and F-Measure To Roc, Informedness, Markedness &amp; Correlation.</w:t>
      </w:r>
      <w:r w:rsidRPr="00816DB1">
        <w:rPr>
          <w:lang w:val="en-US"/>
        </w:rPr>
        <w:t xml:space="preserve"> Journal of Machine Learning Technologies, 2011. </w:t>
      </w:r>
      <w:r w:rsidRPr="00816DB1">
        <w:rPr>
          <w:b/>
          <w:lang w:val="en-US"/>
        </w:rPr>
        <w:t>2</w:t>
      </w:r>
      <w:r w:rsidRPr="00816DB1">
        <w:rPr>
          <w:lang w:val="en-US"/>
        </w:rPr>
        <w:t>: p. 37-63.</w:t>
      </w:r>
    </w:p>
    <w:p w:rsidR="003E333F" w:rsidRPr="00816DB1" w:rsidRDefault="003E333F" w:rsidP="003E333F">
      <w:pPr>
        <w:pStyle w:val="EndNoteBibliography"/>
        <w:ind w:left="720" w:hanging="720"/>
        <w:rPr>
          <w:lang w:val="en-US"/>
        </w:rPr>
      </w:pPr>
      <w:r w:rsidRPr="00816DB1">
        <w:rPr>
          <w:lang w:val="en-US"/>
        </w:rPr>
        <w:t>49.</w:t>
      </w:r>
      <w:r w:rsidRPr="00816DB1">
        <w:rPr>
          <w:lang w:val="en-US"/>
        </w:rPr>
        <w:tab/>
        <w:t>d'Eterna, J.</w:t>
      </w:r>
    </w:p>
    <w:p w:rsidR="003E333F" w:rsidRPr="00816DB1" w:rsidRDefault="003E333F" w:rsidP="003E333F">
      <w:pPr>
        <w:pStyle w:val="EndNoteBibliography"/>
        <w:ind w:left="720" w:hanging="720"/>
        <w:rPr>
          <w:lang w:val="en-US"/>
        </w:rPr>
      </w:pPr>
      <w:r w:rsidRPr="00816DB1">
        <w:rPr>
          <w:lang w:val="en-US"/>
        </w:rPr>
        <w:t>50.</w:t>
      </w:r>
      <w:r w:rsidRPr="00816DB1">
        <w:rPr>
          <w:lang w:val="en-US"/>
        </w:rPr>
        <w:tab/>
        <w:t>Watkins, A., et al.</w:t>
      </w:r>
    </w:p>
    <w:p w:rsidR="003E333F" w:rsidRPr="00816DB1" w:rsidRDefault="003E333F" w:rsidP="003E333F">
      <w:pPr>
        <w:pStyle w:val="EndNoteBibliography"/>
        <w:ind w:left="720" w:hanging="720"/>
        <w:rPr>
          <w:lang w:val="en-US"/>
        </w:rPr>
      </w:pPr>
      <w:r w:rsidRPr="00816DB1">
        <w:rPr>
          <w:lang w:val="en-US"/>
        </w:rPr>
        <w:t>51.</w:t>
      </w:r>
      <w:r w:rsidRPr="00816DB1">
        <w:rPr>
          <w:lang w:val="en-US"/>
        </w:rPr>
        <w:tab/>
        <w:t xml:space="preserve">Marsaglia, G., W.W. Tsang, and J. Wang, </w:t>
      </w:r>
      <w:r w:rsidRPr="00816DB1">
        <w:rPr>
          <w:i/>
          <w:lang w:val="en-US"/>
        </w:rPr>
        <w:t>Evaluating Kolmogorov's Distribution.</w:t>
      </w:r>
      <w:r w:rsidRPr="00816DB1">
        <w:rPr>
          <w:lang w:val="en-US"/>
        </w:rPr>
        <w:t xml:space="preserve"> Journal of Statistical Software, 2003. </w:t>
      </w:r>
      <w:r w:rsidRPr="00816DB1">
        <w:rPr>
          <w:b/>
          <w:lang w:val="en-US"/>
        </w:rPr>
        <w:t>8</w:t>
      </w:r>
      <w:r w:rsidRPr="00816DB1">
        <w:rPr>
          <w:lang w:val="en-US"/>
        </w:rPr>
        <w:t>: p. 1-4.</w:t>
      </w:r>
    </w:p>
    <w:p w:rsidR="003E333F" w:rsidRPr="003E333F" w:rsidRDefault="003E333F" w:rsidP="003E333F">
      <w:pPr>
        <w:pStyle w:val="EndNoteBibliography"/>
        <w:ind w:left="720" w:hanging="720"/>
      </w:pPr>
      <w:r w:rsidRPr="00816DB1">
        <w:rPr>
          <w:lang w:val="en-US"/>
        </w:rPr>
        <w:t>52.</w:t>
      </w:r>
      <w:r w:rsidRPr="00816DB1">
        <w:rPr>
          <w:lang w:val="en-US"/>
        </w:rPr>
        <w:tab/>
        <w:t xml:space="preserve">Lamiable, A., et al., </w:t>
      </w:r>
      <w:r w:rsidRPr="00816DB1">
        <w:rPr>
          <w:i/>
          <w:lang w:val="en-US"/>
        </w:rPr>
        <w:t>An Algorithmic Game-Theory Approach for Coarse-Grain Prediction of RNA 3D Structure.</w:t>
      </w:r>
      <w:r w:rsidRPr="00816DB1">
        <w:rPr>
          <w:lang w:val="en-US"/>
        </w:rPr>
        <w:t xml:space="preserve"> </w:t>
      </w:r>
      <w:r w:rsidRPr="003E333F">
        <w:t xml:space="preserve">2013. </w:t>
      </w:r>
      <w:r w:rsidRPr="003E333F">
        <w:rPr>
          <w:b/>
        </w:rPr>
        <w:t>10</w:t>
      </w:r>
      <w:r w:rsidRPr="003E333F">
        <w:t>: p. 193-199.</w:t>
      </w:r>
    </w:p>
    <w:p w:rsidR="003E333F" w:rsidRPr="003E333F" w:rsidRDefault="003E333F" w:rsidP="003E333F">
      <w:pPr>
        <w:pStyle w:val="EndNoteBibliography"/>
        <w:ind w:left="720" w:hanging="720"/>
      </w:pPr>
      <w:r w:rsidRPr="003E333F">
        <w:t>53.</w:t>
      </w:r>
      <w:r w:rsidRPr="003E333F">
        <w:tab/>
        <w:t xml:space="preserve">Lorenz, R., et al., </w:t>
      </w:r>
      <w:r w:rsidRPr="003E333F">
        <w:rPr>
          <w:i/>
        </w:rPr>
        <w:t>ViennaRNA Package 2.0.</w:t>
      </w:r>
      <w:r w:rsidRPr="003E333F">
        <w:t xml:space="preserve"> Algorithms for Molecular Biology, 2011. </w:t>
      </w:r>
      <w:r w:rsidRPr="003E333F">
        <w:rPr>
          <w:b/>
        </w:rPr>
        <w:t>6</w:t>
      </w:r>
      <w:r w:rsidRPr="003E333F">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7"/>
          <w:headerReference w:type="first" r:id="rId78"/>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17" w:name="_Toc502671879"/>
      <w:bookmarkStart w:id="218" w:name="_Toc502671989"/>
      <w:r>
        <w:lastRenderedPageBreak/>
        <w:t>Annexe</w:t>
      </w:r>
      <w:bookmarkEnd w:id="217"/>
      <w:bookmarkEnd w:id="218"/>
    </w:p>
    <w:p w:rsidR="00C91BE6" w:rsidRPr="00847BCC" w:rsidRDefault="0015680C" w:rsidP="00847BCC">
      <w:pPr>
        <w:pStyle w:val="Heading2"/>
      </w:pPr>
      <w:bookmarkStart w:id="219" w:name="_Toc502671880"/>
      <w:bookmarkStart w:id="220" w:name="_Toc502671990"/>
      <w:r w:rsidRPr="00847BCC">
        <w:rPr>
          <w:rStyle w:val="Heading2Char"/>
          <w:b/>
        </w:rPr>
        <w:t>Caractéristiques</w:t>
      </w:r>
      <w:r w:rsidRPr="00847BCC">
        <w:t xml:space="preserve"> du serveur utilisé</w:t>
      </w:r>
      <w:bookmarkEnd w:id="219"/>
      <w:bookmarkEnd w:id="220"/>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21" w:name="_Toc502671881"/>
      <w:bookmarkStart w:id="222" w:name="_Toc502671991"/>
      <w:r>
        <w:t>Identification des MCN</w:t>
      </w:r>
      <w:bookmarkEnd w:id="221"/>
      <w:bookmarkEnd w:id="222"/>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94300F" w:rsidRDefault="0094300F" w:rsidP="00540B82">
      <w:pPr>
        <w:pStyle w:val="Figure"/>
      </w:pPr>
      <w:bookmarkStart w:id="223" w:name="_Toc502671264"/>
      <w:r>
        <w:t xml:space="preserve">Diagramme de composition des identificateurs des MCN fait avec </w:t>
      </w:r>
      <w:proofErr w:type="spellStart"/>
      <w:r w:rsidRPr="0094300F">
        <w:t>regexper</w:t>
      </w:r>
      <w:bookmarkEnd w:id="223"/>
      <w:proofErr w:type="spellEnd"/>
    </w:p>
    <w:p w:rsidR="0071034C" w:rsidRDefault="0071034C" w:rsidP="00847BCC">
      <w:pPr>
        <w:pStyle w:val="Heading2"/>
      </w:pPr>
      <w:bookmarkStart w:id="224" w:name="_Toc502671882"/>
      <w:bookmarkStart w:id="225" w:name="_Toc502671992"/>
      <w:r>
        <w:t xml:space="preserve">API </w:t>
      </w:r>
      <w:r w:rsidRPr="00847BCC">
        <w:t>d’</w:t>
      </w:r>
      <w:proofErr w:type="spellStart"/>
      <w:r w:rsidRPr="00847BCC">
        <w:t>Eterna</w:t>
      </w:r>
      <w:bookmarkEnd w:id="224"/>
      <w:bookmarkEnd w:id="225"/>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w:t>
      </w:r>
      <w:proofErr w:type="gramStart"/>
      <w:r>
        <w:rPr>
          <w:b/>
        </w:rPr>
        <w:t> !id</w:t>
      </w:r>
      <w:proofErr w:type="gramEnd"/>
      <w:r>
        <w:rPr>
          <w:b/>
        </w:rPr>
        <w:t>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26" w:name="_Toc502671883"/>
      <w:bookmarkStart w:id="227" w:name="_Toc502671993"/>
      <w:r>
        <w:lastRenderedPageBreak/>
        <w:t>Évaluation du score de</w:t>
      </w:r>
      <w:r w:rsidR="008D1B9D">
        <w:t xml:space="preserve"> prédiction</w:t>
      </w:r>
      <w:bookmarkEnd w:id="226"/>
      <w:bookmarkEnd w:id="227"/>
      <w:r w:rsidR="008D1B9D">
        <w:t xml:space="preserve"> </w:t>
      </w:r>
    </w:p>
    <w:p w:rsidR="008D1B9D" w:rsidRDefault="008D1B9D" w:rsidP="00847BCC">
      <w:pPr>
        <w:pStyle w:val="Heading2"/>
      </w:pPr>
      <w:bookmarkStart w:id="228" w:name="_Toc502671884"/>
      <w:bookmarkStart w:id="229"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28"/>
      <w:bookmarkEnd w:id="229"/>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w:t>
      </w:r>
      <w:proofErr w:type="spellStart"/>
      <w:r>
        <w:t>MCFlashfold</w:t>
      </w:r>
      <w:proofErr w:type="spellEnd"/>
      <w:r>
        <w:t xml:space="preserve"> sont en moyenne moins précises que celle de </w:t>
      </w:r>
      <w:proofErr w:type="spellStart"/>
      <w:r>
        <w:t>RNAsubopt</w:t>
      </w:r>
      <w:proofErr w:type="spellEnd"/>
      <w:r>
        <w:t xml:space="preserve"> de 12.5 point. </w:t>
      </w:r>
      <w:r w:rsidRPr="001A083D">
        <w:t>Cela signifie qu’en moyenne pour un ARN les prédictions de</w:t>
      </w:r>
      <w:r>
        <w:t xml:space="preserve"> </w:t>
      </w:r>
      <w:r w:rsidRPr="001A083D">
        <w:t>12</w:t>
      </w:r>
      <w:r>
        <w:t>.5</w:t>
      </w:r>
      <w:r w:rsidRPr="001A083D">
        <w:t xml:space="preserve"> nucléotides sont soit ratés par</w:t>
      </w:r>
      <w:r>
        <w:t xml:space="preserve"> </w:t>
      </w:r>
      <w:proofErr w:type="spellStart"/>
      <w:r>
        <w:t>MCFlashfold</w:t>
      </w:r>
      <w:proofErr w:type="spellEnd"/>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w:t>
      </w:r>
      <w:proofErr w:type="spellStart"/>
      <w:r>
        <w:t>MCFlashfold</w:t>
      </w:r>
      <w:proofErr w:type="spellEnd"/>
      <w:r>
        <w:t xml:space="preserve"> soient ratées pendant que </w:t>
      </w:r>
      <w:proofErr w:type="spellStart"/>
      <w:r>
        <w:t>RNAsubopt</w:t>
      </w:r>
      <w:proofErr w:type="spellEnd"/>
      <w:r>
        <w:t xml:space="preserve">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w:t>
      </w:r>
      <w:proofErr w:type="spellStart"/>
      <w:r>
        <w:t>MCFlashfold</w:t>
      </w:r>
      <w:proofErr w:type="spellEnd"/>
      <w:r>
        <w:t xml:space="preserve"> et </w:t>
      </w:r>
      <w:proofErr w:type="spellStart"/>
      <w:r>
        <w:t>RNAsubopt</w:t>
      </w:r>
      <w:proofErr w:type="spellEnd"/>
      <w:r>
        <w:t xml:space="preserve"> est en moyenne de 12.5 point en faveur de </w:t>
      </w:r>
      <w:proofErr w:type="spellStart"/>
      <w:r>
        <w:t>RNAsubopt</w:t>
      </w:r>
      <w:proofErr w:type="spellEnd"/>
      <w:r>
        <w:t xml:space="preserve">.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48">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540B82">
      <w:pPr>
        <w:pStyle w:val="Figure"/>
      </w:pPr>
      <w:bookmarkStart w:id="230" w:name="_Toc502671265"/>
      <w:r>
        <w:t xml:space="preserve">Le coefficient de corrélation de Pearson entre les scores de prédiction des deux logiciels est de </w:t>
      </w:r>
      <w:r w:rsidRPr="007D64E7">
        <w:t>0.763083</w:t>
      </w:r>
      <w:r>
        <w:t xml:space="preserve">. Ceci indique une bonne corrélation entre les deux logiciels. Le score de </w:t>
      </w:r>
      <w:proofErr w:type="spellStart"/>
      <w:r>
        <w:t>MCFlashfold</w:t>
      </w:r>
      <w:proofErr w:type="spellEnd"/>
      <w:r>
        <w:t xml:space="preserve"> est en vert et celui de </w:t>
      </w:r>
      <w:proofErr w:type="spellStart"/>
      <w:r>
        <w:t>RNAsubopt</w:t>
      </w:r>
      <w:proofErr w:type="spellEnd"/>
      <w:r>
        <w:t xml:space="preserve"> en en bleu.</w:t>
      </w:r>
      <w:bookmarkEnd w:id="230"/>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48">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540B82">
      <w:pPr>
        <w:pStyle w:val="Figure"/>
      </w:pPr>
      <w:bookmarkStart w:id="231" w:name="_Toc502671266"/>
      <w:r>
        <w:t xml:space="preserve">Cette figure est la figure 8 inversée. Ici, ce sont les données de </w:t>
      </w:r>
      <w:proofErr w:type="spellStart"/>
      <w:r>
        <w:t>MCFlashfold</w:t>
      </w:r>
      <w:proofErr w:type="spellEnd"/>
      <w:r>
        <w:t xml:space="preserve"> qui sont ordonnées. La corrélation est visible par le nombre presqu’inexistant d’ARN</w:t>
      </w:r>
      <w:r w:rsidR="00847BCC">
        <w:t xml:space="preserve"> </w:t>
      </w:r>
      <w:r>
        <w:t xml:space="preserve">de </w:t>
      </w:r>
      <w:proofErr w:type="spellStart"/>
      <w:r>
        <w:t>RNAsubopt</w:t>
      </w:r>
      <w:proofErr w:type="spellEnd"/>
      <w:r>
        <w:t xml:space="preserve"> (bleu) en bas à droite</w:t>
      </w:r>
      <w:bookmarkEnd w:id="231"/>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540B82">
      <w:pPr>
        <w:pStyle w:val="Figure"/>
      </w:pPr>
      <w:bookmarkStart w:id="232" w:name="_Toc502671267"/>
      <w:r>
        <w:t xml:space="preserve">Après filtration des données, la moyenne des différences passe à 10.5 soit un gain de 2 points en faveur de </w:t>
      </w:r>
      <w:proofErr w:type="spellStart"/>
      <w:r>
        <w:t>MCFlashfold</w:t>
      </w:r>
      <w:proofErr w:type="spellEnd"/>
      <w:r>
        <w:t xml:space="preserve">. L’étendue des différences </w:t>
      </w:r>
      <w:r w:rsidR="00E94EB8">
        <w:t>s</w:t>
      </w:r>
      <w:r>
        <w:t>’est amoindri</w:t>
      </w:r>
      <w:r w:rsidR="00E94EB8">
        <w:t>e</w:t>
      </w:r>
      <w:r>
        <w:t xml:space="preserve"> aussi. À la défense de </w:t>
      </w:r>
      <w:proofErr w:type="spellStart"/>
      <w:r>
        <w:t>MCFlashfold</w:t>
      </w:r>
      <w:proofErr w:type="spellEnd"/>
      <w:r>
        <w:t>, les données ont été calibré</w:t>
      </w:r>
      <w:r w:rsidR="00E94EB8">
        <w:t>es</w:t>
      </w:r>
      <w:r>
        <w:t xml:space="preserve"> à partir d’une structure en épingle prédite par un logiciel de la même suite que </w:t>
      </w:r>
      <w:proofErr w:type="spellStart"/>
      <w:r>
        <w:t>RNAsubopt</w:t>
      </w:r>
      <w:proofErr w:type="spellEnd"/>
      <w:r>
        <w:t xml:space="preserve">, </w:t>
      </w:r>
      <w:proofErr w:type="spellStart"/>
      <w:r>
        <w:t>ViennaPackage</w:t>
      </w:r>
      <w:proofErr w:type="spellEnd"/>
      <w:r>
        <w:fldChar w:fldCharType="begin"/>
      </w:r>
      <w:r w:rsidR="003E333F">
        <w:instrText xml:space="preserve"> ADDIN EN.CITE &lt;EndNote&gt;&lt;Cite&gt;&lt;Author&gt;Lorenz&lt;/Author&gt;&lt;Year&gt;2011&lt;/Year&gt;&lt;RecNum&gt;55&lt;/RecNum&gt;&lt;DisplayText&gt;[53]&lt;/DisplayText&gt;&lt;record&gt;&lt;rec-number&gt;55&lt;/rec-number&gt;&lt;foreign-keys&gt;&lt;key app="EN" db-id="dtftfsr24va0v2etav4psxzqwvsxe0rzvwas" timestamp="0"&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695B80">
        <w:rPr>
          <w:noProof/>
        </w:rPr>
        <w:t>[53]</w:t>
      </w:r>
      <w:r>
        <w:fldChar w:fldCharType="end"/>
      </w:r>
      <w:r>
        <w:t>.</w:t>
      </w:r>
      <w:bookmarkEnd w:id="232"/>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540B82">
      <w:pPr>
        <w:pStyle w:val="Figure"/>
      </w:pPr>
      <w:bookmarkStart w:id="233" w:name="_Toc502671268"/>
      <w:r>
        <w:t xml:space="preserve">Correspondance entre les valeurs de sondage chimique et les nucléotides d’un ARN repliés par </w:t>
      </w:r>
      <w:proofErr w:type="spellStart"/>
      <w:r>
        <w:t>RNAsubopt</w:t>
      </w:r>
      <w:proofErr w:type="spellEnd"/>
      <w:r>
        <w:t xml:space="preserve"> à gauche et </w:t>
      </w:r>
      <w:proofErr w:type="spellStart"/>
      <w:r>
        <w:t>MCFlashfold</w:t>
      </w:r>
      <w:proofErr w:type="spellEnd"/>
      <w:r>
        <w:t xml:space="preserve"> à droite. Le score de prédiction est de 46 contre 8 pour </w:t>
      </w:r>
      <w:proofErr w:type="spellStart"/>
      <w:r>
        <w:t>RNAsubopt</w:t>
      </w:r>
      <w:proofErr w:type="spellEnd"/>
      <w:r>
        <w:t xml:space="preserve">. Lorsqu’on utilise le score pondéré, </w:t>
      </w:r>
      <w:proofErr w:type="spellStart"/>
      <w:r>
        <w:t>RNAsubopt</w:t>
      </w:r>
      <w:proofErr w:type="spellEnd"/>
      <w:r>
        <w:t xml:space="preserve"> obtient 66.62 et </w:t>
      </w:r>
      <w:proofErr w:type="spellStart"/>
      <w:r>
        <w:t>MCFlashfold</w:t>
      </w:r>
      <w:proofErr w:type="spellEnd"/>
      <w:r>
        <w:t xml:space="preserve"> 28.21.</w:t>
      </w:r>
      <w:bookmarkEnd w:id="233"/>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540B82">
      <w:pPr>
        <w:pStyle w:val="Figure"/>
      </w:pPr>
      <w:bookmarkStart w:id="234" w:name="_Toc502671269"/>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w:t>
      </w:r>
      <w:proofErr w:type="spellStart"/>
      <w:r>
        <w:t>MCFlashfold</w:t>
      </w:r>
      <w:proofErr w:type="spellEnd"/>
      <w:r>
        <w:t xml:space="preserve"> et de 16.17 pour </w:t>
      </w:r>
      <w:proofErr w:type="spellStart"/>
      <w:r>
        <w:t>RNAsubopt</w:t>
      </w:r>
      <w:proofErr w:type="spellEnd"/>
      <w:r>
        <w:t xml:space="preserve">. L’ARN du haut a été replié par </w:t>
      </w:r>
      <w:proofErr w:type="spellStart"/>
      <w:r>
        <w:t>MCFlashfold</w:t>
      </w:r>
      <w:proofErr w:type="spellEnd"/>
      <w:r>
        <w:t xml:space="preserve"> et celui du bas par </w:t>
      </w:r>
      <w:proofErr w:type="spellStart"/>
      <w:r>
        <w:t>RNAsubopt</w:t>
      </w:r>
      <w:proofErr w:type="spellEnd"/>
      <w:r>
        <w:t>.</w:t>
      </w:r>
      <w:bookmarkEnd w:id="234"/>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89"/>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35" w:name="_Toc502671885"/>
      <w:bookmarkStart w:id="236" w:name="_Toc502671995"/>
      <w:r>
        <w:lastRenderedPageBreak/>
        <w:t>Portrait d</w:t>
      </w:r>
      <w:r w:rsidR="007A63C0">
        <w:t>’un</w:t>
      </w:r>
      <w:r>
        <w:t xml:space="preserve"> ARN</w:t>
      </w:r>
      <w:bookmarkEnd w:id="235"/>
      <w:bookmarkEnd w:id="236"/>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p w:rsidR="009C4B88" w:rsidRDefault="009C4B88">
      <w:pPr>
        <w:spacing w:line="240" w:lineRule="auto"/>
        <w:jc w:val="left"/>
        <w:rPr>
          <w:sz w:val="14"/>
          <w:lang w:val="en-CA"/>
        </w:rPr>
      </w:pPr>
      <w:r>
        <w:rPr>
          <w:sz w:val="14"/>
          <w:lang w:val="en-CA"/>
        </w:rPr>
        <w:lastRenderedPageBreak/>
        <w:br w:type="page"/>
      </w:r>
    </w:p>
    <w:p w:rsidR="009C4B88" w:rsidRPr="00F9740D" w:rsidRDefault="009C4B88" w:rsidP="009C4B88">
      <w:pPr>
        <w:pStyle w:val="Heading3"/>
      </w:pPr>
      <w:bookmarkStart w:id="237" w:name="_Toc502671837"/>
      <w:r>
        <w:lastRenderedPageBreak/>
        <w:t xml:space="preserve">1.5.5 </w:t>
      </w:r>
      <w:r w:rsidRPr="00F9740D">
        <w:t>Le graphe des transitions d’un ARN</w:t>
      </w:r>
      <w:bookmarkEnd w:id="237"/>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proofErr w:type="spellStart"/>
      <w:r w:rsidRPr="009C4B88">
        <w:rPr>
          <w:i/>
        </w:rPr>
        <w:t>MCFlashfold</w:t>
      </w:r>
      <w:proofErr w:type="spellEnd"/>
      <w:r>
        <w:t xml:space="preserve"> permet les paires de bases non canoniques tandis que </w:t>
      </w:r>
      <w:proofErr w:type="spellStart"/>
      <w:r w:rsidRPr="009C4B88">
        <w:rPr>
          <w:i/>
        </w:rPr>
        <w:t>RNAsubopt</w:t>
      </w:r>
      <w:proofErr w:type="spellEnd"/>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28]&lt;/DisplayText&gt;&lt;record&gt;&lt;rec-number&gt;42&lt;/rec-number&gt;&lt;foreign-keys&gt;&lt;key app="EN" db-id="dtftfsr24va0v2etav4psxzqwvsxe0rzvwas" timestamp="0"&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28]</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29]&lt;/DisplayText&gt;&lt;record&gt;&lt;rec-number&gt;24&lt;/rec-number&gt;&lt;foreign-keys&gt;&lt;key app="EN" db-id="dtftfsr24va0v2etav4psxzqwvsxe0rzvwas" timestamp="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29]</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30]&lt;/DisplayText&gt;&lt;record&gt;&lt;rec-number&gt;25&lt;/rec-number&gt;&lt;foreign-keys&gt;&lt;key app="EN" db-id="dtftfsr24va0v2etav4psxzqwvsxe0rzvwas" timestamp="0"&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30]</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Default="007A63C0" w:rsidP="007A63C0">
      <w:pPr>
        <w:rPr>
          <w:sz w:val="14"/>
        </w:rPr>
      </w:pPr>
    </w:p>
    <w:p w:rsidR="004A2FB9" w:rsidRDefault="004A2FB9" w:rsidP="007A63C0">
      <w:pPr>
        <w:rPr>
          <w:sz w:val="14"/>
        </w:rPr>
      </w:pPr>
    </w:p>
    <w:p w:rsidR="004A2FB9" w:rsidRDefault="004A2FB9" w:rsidP="007A63C0">
      <w:pPr>
        <w:rPr>
          <w:sz w:val="14"/>
        </w:rPr>
      </w:pPr>
    </w:p>
    <w:p w:rsidR="004A2FB9" w:rsidRDefault="004A2FB9" w:rsidP="007A63C0">
      <w:r>
        <w:t xml:space="preserve">Une explication non validée </w:t>
      </w:r>
      <w:r>
        <w:t xml:space="preserve">de la difficulté à prédire la réactivité </w:t>
      </w:r>
      <w:r>
        <w:t>est l</w:t>
      </w:r>
      <w:r w:rsidRPr="00396210">
        <w:t>’absence</w:t>
      </w:r>
      <w:r>
        <w:t xml:space="preserve"> de considération</w:t>
      </w:r>
      <w:r w:rsidRPr="00396210">
        <w:t xml:space="preserve"> de la structure tertiaire, c’est-à-dire les interactions à longue distance.</w:t>
      </w:r>
    </w:p>
    <w:p w:rsidR="004A2FB9" w:rsidRDefault="004A2FB9">
      <w:pPr>
        <w:spacing w:line="240" w:lineRule="auto"/>
        <w:jc w:val="left"/>
      </w:pPr>
      <w:r>
        <w:lastRenderedPageBreak/>
        <w:br w:type="page"/>
      </w:r>
    </w:p>
    <w:p w:rsidR="004A2FB9" w:rsidRDefault="004A2FB9" w:rsidP="004A2FB9">
      <w:pPr>
        <w:pStyle w:val="Heading3"/>
      </w:pPr>
      <w:bookmarkStart w:id="238" w:name="_Toc502671840"/>
      <w:r>
        <w:lastRenderedPageBreak/>
        <w:t>1.5.8 Base de données RMDB</w:t>
      </w:r>
      <w:bookmarkEnd w:id="238"/>
    </w:p>
    <w:p w:rsidR="004A2FB9" w:rsidRDefault="004A2FB9" w:rsidP="004A2FB9">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4A2FB9" w:rsidRDefault="004A2FB9" w:rsidP="004A2FB9">
      <w:r>
        <w:t>Lorsque la valeur de réactivité chimique est basse, cela signifie une absence de réactivité et une valeur haute signifie une réactivité élevée.</w:t>
      </w:r>
    </w:p>
    <w:p w:rsidR="004A2FB9" w:rsidRDefault="004A2FB9" w:rsidP="004A2FB9">
      <w:bookmarkStart w:id="239" w:name="_Hlk501319657"/>
      <w:r>
        <w:t xml:space="preserve">J’ai classé les nucléotides en deux groupes, les nucléotides qui réagissent peu, les </w:t>
      </w:r>
      <w:bookmarkStart w:id="240" w:name="_Hlk501627564"/>
      <w:r>
        <w:t>« Low »</w:t>
      </w:r>
      <w:bookmarkEnd w:id="240"/>
      <w:r>
        <w:t xml:space="preserve"> et ceux réagissant fortement les </w:t>
      </w:r>
      <w:bookmarkStart w:id="241" w:name="_Hlk501627581"/>
      <w:r>
        <w:t>« Hi »</w:t>
      </w:r>
      <w:bookmarkEnd w:id="241"/>
      <w:r>
        <w:t>. Il y a une zone de réactivité qui n’est pas considérée, elle correspond aux nucléotides qui sont entre le « Low » et le « Hi ».</w:t>
      </w:r>
    </w:p>
    <w:bookmarkEnd w:id="239"/>
    <w:p w:rsidR="004A2FB9" w:rsidRDefault="004A2FB9" w:rsidP="004A2FB9">
      <w:r>
        <w:t xml:space="preserve">La RMDB contient 3 catégories d’expériences : </w:t>
      </w:r>
    </w:p>
    <w:p w:rsidR="004A2FB9" w:rsidRDefault="004A2FB9" w:rsidP="004A2FB9">
      <w:pPr>
        <w:numPr>
          <w:ilvl w:val="0"/>
          <w:numId w:val="8"/>
        </w:numPr>
        <w:spacing w:after="240" w:line="240" w:lineRule="auto"/>
        <w:ind w:left="284" w:hanging="284"/>
      </w:pPr>
      <w:r>
        <w:t xml:space="preserve">Des expériences publiées ou provenant du laboratoire du Dr </w:t>
      </w:r>
      <w:proofErr w:type="spellStart"/>
      <w:r>
        <w:t>Das</w:t>
      </w:r>
      <w:proofErr w:type="spellEnd"/>
      <w:r>
        <w:t>.</w:t>
      </w:r>
    </w:p>
    <w:p w:rsidR="004A2FB9" w:rsidRDefault="004A2FB9" w:rsidP="004A2FB9">
      <w:pPr>
        <w:numPr>
          <w:ilvl w:val="0"/>
          <w:numId w:val="8"/>
        </w:numPr>
        <w:spacing w:after="240" w:line="240" w:lineRule="auto"/>
        <w:ind w:left="284" w:hanging="284"/>
      </w:pPr>
      <w:r>
        <w:t>Des expériences utiles aux puzzles sur l’ARN (RNA puzzles).</w:t>
      </w:r>
    </w:p>
    <w:p w:rsidR="004A2FB9" w:rsidRDefault="004A2FB9" w:rsidP="004A2FB9">
      <w:pPr>
        <w:numPr>
          <w:ilvl w:val="0"/>
          <w:numId w:val="8"/>
        </w:numPr>
        <w:spacing w:after="240" w:line="240" w:lineRule="auto"/>
        <w:ind w:left="284" w:hanging="284"/>
      </w:pPr>
      <w:r>
        <w:t xml:space="preserve">Des expériences reliées à </w:t>
      </w:r>
      <w:proofErr w:type="spellStart"/>
      <w:r>
        <w:t>Eterna</w:t>
      </w:r>
      <w:proofErr w:type="spellEnd"/>
      <w:r>
        <w:t>.</w:t>
      </w:r>
    </w:p>
    <w:p w:rsidR="004A2FB9" w:rsidRDefault="004A2FB9" w:rsidP="004A2FB9">
      <w:pPr>
        <w:pStyle w:val="Paragraphe"/>
        <w:ind w:firstLine="0"/>
      </w:pPr>
      <w:r>
        <w:t xml:space="preserve">Mes analyses ont été faites sur les données reliées à </w:t>
      </w:r>
      <w:proofErr w:type="spellStart"/>
      <w:r>
        <w:t>Eterna</w:t>
      </w:r>
      <w:proofErr w:type="spellEnd"/>
      <w:r>
        <w:t xml:space="preserve">. </w:t>
      </w:r>
    </w:p>
    <w:p w:rsidR="004A2FB9" w:rsidRDefault="004A2FB9" w:rsidP="004A2FB9">
      <w:pPr>
        <w:pStyle w:val="Heading3"/>
      </w:pPr>
      <w:bookmarkStart w:id="242" w:name="_Hlk501634466"/>
      <w:bookmarkStart w:id="243" w:name="_Toc502671841"/>
      <w:r>
        <w:t xml:space="preserve">1.5.9 </w:t>
      </w:r>
      <w:bookmarkEnd w:id="242"/>
      <w:proofErr w:type="spellStart"/>
      <w:r>
        <w:t>Eterna</w:t>
      </w:r>
      <w:bookmarkEnd w:id="243"/>
      <w:proofErr w:type="spellEnd"/>
    </w:p>
    <w:p w:rsidR="004A2FB9" w:rsidRDefault="004A2FB9" w:rsidP="004A2FB9">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w:t>
      </w:r>
      <w:proofErr w:type="spellStart"/>
      <w:r w:rsidRPr="00C26B49">
        <w:t>RNAsubopt</w:t>
      </w:r>
      <w:proofErr w:type="spellEnd"/>
      <w:r w:rsidRPr="00C26B49">
        <w:t xml:space="preserve"> et </w:t>
      </w:r>
      <w:proofErr w:type="spellStart"/>
      <w:r w:rsidRPr="00C26B49">
        <w:t>MCFlashfold</w:t>
      </w:r>
      <w:proofErr w:type="spellEnd"/>
      <w:r w:rsidRPr="00C26B49">
        <w:t>.</w:t>
      </w:r>
    </w:p>
    <w:p w:rsidR="004A2FB9" w:rsidRDefault="004A2FB9" w:rsidP="004A2FB9">
      <w:pPr>
        <w:pStyle w:val="Heading3"/>
      </w:pPr>
      <w:bookmarkStart w:id="244" w:name="_Toc502671842"/>
      <w:r>
        <w:t xml:space="preserve">1.5.10 Cloud </w:t>
      </w:r>
      <w:proofErr w:type="spellStart"/>
      <w:r>
        <w:t>Labs</w:t>
      </w:r>
      <w:bookmarkEnd w:id="244"/>
      <w:proofErr w:type="spellEnd"/>
    </w:p>
    <w:p w:rsidR="004A2FB9" w:rsidRDefault="004A2FB9" w:rsidP="004A2FB9">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4A2FB9" w:rsidRDefault="004A2FB9" w:rsidP="004A2FB9">
      <w:pPr>
        <w:pStyle w:val="Heading3"/>
      </w:pPr>
      <w:bookmarkStart w:id="245" w:name="_Toc502671843"/>
      <w:r>
        <w:lastRenderedPageBreak/>
        <w:t xml:space="preserve">1.5.11 </w:t>
      </w:r>
      <w:r w:rsidRPr="00A31EB6">
        <w:t>Fonction d’évaluation des séquences soumises</w:t>
      </w:r>
      <w:bookmarkEnd w:id="245"/>
    </w:p>
    <w:p w:rsidR="004A2FB9" w:rsidRDefault="004A2FB9" w:rsidP="004A2FB9">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39]&lt;/DisplayText&gt;&lt;record&gt;&lt;rec-number&gt;28&lt;/rec-number&gt;&lt;foreign-keys&gt;&lt;key app="EN" db-id="dtftfsr24va0v2etav4psxzqwvsxe0rzvwas" timestamp="0"&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39]</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4A2FB9" w:rsidRPr="00A31EB6" w:rsidRDefault="004A2FB9" w:rsidP="004A2FB9">
      <w:r w:rsidRPr="006A7900">
        <w:t>Dans ce mémoire, vous constaterez que le concept pairé ou non pairé peut être précisé pour mieux évaluer la réactivité ou la non-réactivité d’un nucléotide</w:t>
      </w:r>
    </w:p>
    <w:p w:rsidR="004A2FB9" w:rsidRDefault="004A2FB9" w:rsidP="004A2FB9">
      <w:pPr>
        <w:pStyle w:val="Heading3"/>
      </w:pPr>
      <w:bookmarkStart w:id="246" w:name="_Toc502671844"/>
      <w:bookmarkStart w:id="247" w:name="_Hlk500767469"/>
      <w:r>
        <w:t xml:space="preserve">1.5.12 </w:t>
      </w:r>
      <w:proofErr w:type="spellStart"/>
      <w:r>
        <w:t>Mapseeker</w:t>
      </w:r>
      <w:bookmarkEnd w:id="246"/>
      <w:proofErr w:type="spellEnd"/>
    </w:p>
    <w:bookmarkEnd w:id="247"/>
    <w:p w:rsidR="004A2FB9" w:rsidRPr="007B3A7F" w:rsidRDefault="004A2FB9" w:rsidP="004A2FB9">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p>
    <w:p w:rsidR="004A2FB9" w:rsidRPr="00160BE0" w:rsidRDefault="004A2FB9" w:rsidP="004A2FB9">
      <w:pPr>
        <w:pStyle w:val="Heading4"/>
      </w:pPr>
      <w:bookmarkStart w:id="248" w:name="_Hlk501634506"/>
      <w:r>
        <w:t xml:space="preserve">1.5.12.1 </w:t>
      </w:r>
      <w:bookmarkEnd w:id="248"/>
      <w:r>
        <w:t>Prise en considération des décrochements naturels de la polymérase</w:t>
      </w:r>
    </w:p>
    <w:p w:rsidR="004A2FB9" w:rsidRPr="006D69A9" w:rsidRDefault="004A2FB9" w:rsidP="004A2FB9">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4A2FB9" w:rsidRPr="00A8596B" w:rsidRDefault="004A2FB9" w:rsidP="004A2FB9">
      <w:pPr>
        <w:pStyle w:val="Heading4"/>
      </w:pPr>
      <w:r>
        <w:t xml:space="preserve">1.5.12.2 </w:t>
      </w:r>
      <w:r w:rsidRPr="00A8596B">
        <w:t>Normalisation sur un segment connu</w:t>
      </w:r>
    </w:p>
    <w:p w:rsidR="004A2FB9" w:rsidRPr="00A8596B" w:rsidRDefault="004A2FB9" w:rsidP="004A2FB9">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4A2FB9" w:rsidRDefault="004A2FB9" w:rsidP="004A2FB9">
      <w:pPr>
        <w:pStyle w:val="Heading4"/>
      </w:pPr>
      <w:r>
        <w:lastRenderedPageBreak/>
        <w:t xml:space="preserve">1.5.12.3 </w:t>
      </w:r>
      <w:r w:rsidRPr="00A8596B">
        <w:t>Le biais de ligation</w:t>
      </w:r>
    </w:p>
    <w:p w:rsidR="004A2FB9" w:rsidRPr="00DF5344" w:rsidRDefault="004A2FB9" w:rsidP="004A2FB9">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4A2FB9" w:rsidRDefault="004A2FB9" w:rsidP="004A2FB9">
      <w:pPr>
        <w:pStyle w:val="Heading4"/>
      </w:pPr>
      <w:r>
        <w:t>1.5.12.4 Rapport « signal sur bruit » (</w:t>
      </w:r>
      <w:r w:rsidRPr="00A011E7">
        <w:rPr>
          <w:i/>
        </w:rPr>
        <w:t>Signal to noise ratio</w:t>
      </w:r>
      <w:r>
        <w:t>)</w:t>
      </w:r>
    </w:p>
    <w:p w:rsidR="004A2FB9" w:rsidRPr="008C4093" w:rsidRDefault="004A2FB9" w:rsidP="004A2FB9">
      <w:pPr>
        <w:pStyle w:val="Paragraphe"/>
      </w:pPr>
      <w:r>
        <w:t xml:space="preserve">Cette valeur est calculée en divisant la moyenne des valeurs de réactivité par la moyenne des erreurs de tous les nucléotides d’un ARN </w:t>
      </w:r>
      <w:r>
        <w:fldChar w:fldCharType="begin"/>
      </w:r>
      <w:r>
        <w:instrText xml:space="preserve"> ADDIN EN.CITE &lt;EndNote&gt;&lt;Cite&gt;&lt;Author&gt;Das&lt;/Author&gt;&lt;Year&gt;2014&lt;/Year&gt;&lt;RecNum&gt;34&lt;/RecNum&gt;&lt;DisplayText&gt;[40]&lt;/DisplayText&gt;&lt;record&gt;&lt;rec-number&gt;34&lt;/rec-number&gt;&lt;foreign-keys&gt;&lt;key app="EN" db-id="dtftfsr24va0v2etav4psxzqwvsxe0rzvwas" timestamp="0"&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0]</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On y apprend entre autres que l’erreur est basée sur la loi de poisson. </w:t>
      </w:r>
    </w:p>
    <w:p w:rsidR="004A2FB9" w:rsidRDefault="004A2FB9" w:rsidP="004A2FB9">
      <w:pPr>
        <w:pStyle w:val="Heading3"/>
      </w:pPr>
      <w:bookmarkStart w:id="249" w:name="_Hlk501634558"/>
      <w:bookmarkStart w:id="250" w:name="_Toc502671845"/>
      <w:r>
        <w:t>1.5.13</w:t>
      </w:r>
      <w:bookmarkEnd w:id="249"/>
      <w:r>
        <w:t xml:space="preserve"> Outils de visualisation des structures secondaires</w:t>
      </w:r>
      <w:bookmarkEnd w:id="250"/>
    </w:p>
    <w:p w:rsidR="004A2FB9" w:rsidRPr="009D4206" w:rsidRDefault="004A2FB9" w:rsidP="004A2FB9">
      <w:pPr>
        <w:pStyle w:val="Heading4"/>
      </w:pPr>
      <w:bookmarkStart w:id="251" w:name="_Hlk501634572"/>
      <w:r>
        <w:t xml:space="preserve">1.5.13.1 </w:t>
      </w:r>
      <w:bookmarkEnd w:id="251"/>
      <w:r>
        <w:t>VARNA</w:t>
      </w:r>
    </w:p>
    <w:p w:rsidR="004A2FB9" w:rsidRDefault="004A2FB9" w:rsidP="004A2FB9">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1]&lt;/DisplayText&gt;&lt;record&gt;&lt;rec-number&gt;32&lt;/rec-number&gt;&lt;foreign-keys&gt;&lt;key app="EN" db-id="dtftfsr24va0v2etav4psxzqwvsxe0rzvwas" timestamp="0"&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1]</w:t>
      </w:r>
      <w:r>
        <w:fldChar w:fldCharType="end"/>
      </w:r>
      <w:r>
        <w:t>.</w:t>
      </w:r>
    </w:p>
    <w:p w:rsidR="004A2FB9" w:rsidRDefault="004A2FB9" w:rsidP="004A2FB9">
      <w:pPr>
        <w:pStyle w:val="Heading4"/>
      </w:pPr>
      <w:r>
        <w:t>1.5.13.2 FORNA</w:t>
      </w:r>
    </w:p>
    <w:p w:rsidR="004A2FB9" w:rsidRDefault="004A2FB9" w:rsidP="004A2FB9">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2]&lt;/DisplayText&gt;&lt;record&gt;&lt;rec-number&gt;33&lt;/rec-number&gt;&lt;foreign-keys&gt;&lt;key app="EN" db-id="dtftfsr24va0v2etav4psxzqwvsxe0rzvwas" timestamp="0"&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2]</w:t>
      </w:r>
      <w:r>
        <w:fldChar w:fldCharType="end"/>
      </w:r>
      <w:r>
        <w:t>.</w:t>
      </w:r>
    </w:p>
    <w:p w:rsidR="004A2FB9" w:rsidRDefault="004A2FB9" w:rsidP="004A2FB9">
      <w:pPr>
        <w:pStyle w:val="Paragraphesuite"/>
        <w:jc w:val="center"/>
      </w:pPr>
      <w:r>
        <w:rPr>
          <w:noProof/>
        </w:rPr>
        <w:lastRenderedPageBreak/>
        <w:drawing>
          <wp:inline distT="0" distB="0" distL="0" distR="0" wp14:anchorId="15E24C27" wp14:editId="259033A2">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4A2FB9" w:rsidRDefault="004A2FB9" w:rsidP="004A2FB9">
      <w:pPr>
        <w:pStyle w:val="Figure"/>
      </w:pPr>
      <w:bookmarkStart w:id="252" w:name="_Toc502671243"/>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253" w:name="_Hlk500687591"/>
      <w:r>
        <w:t> </w:t>
      </w:r>
      <w:r w:rsidRPr="00695B80">
        <w:rPr>
          <w:i/>
        </w:rPr>
        <w:t>RNA LOOP-LOOP COMPLEX</w:t>
      </w:r>
      <w:bookmarkEnd w:id="253"/>
      <w:r>
        <w:t xml:space="preserve"> ». Leur identifiant est : « </w:t>
      </w:r>
      <w:r w:rsidRPr="005E1ED0">
        <w:t>1BJ2</w:t>
      </w:r>
      <w:r>
        <w:t xml:space="preserve"> ».</w:t>
      </w:r>
      <w:bookmarkEnd w:id="252"/>
    </w:p>
    <w:p w:rsidR="004A2FB9" w:rsidRDefault="004A2FB9" w:rsidP="004A2FB9">
      <w:pPr>
        <w:pStyle w:val="Paragraphesuite"/>
        <w:jc w:val="center"/>
      </w:pPr>
      <w:r>
        <w:rPr>
          <w:noProof/>
        </w:rPr>
        <w:drawing>
          <wp:inline distT="0" distB="0" distL="0" distR="0" wp14:anchorId="2819A1EC" wp14:editId="7A65ACED">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4A2FB9" w:rsidRDefault="004A2FB9" w:rsidP="004A2FB9">
      <w:pPr>
        <w:pStyle w:val="Figure"/>
      </w:pPr>
      <w:bookmarkStart w:id="254" w:name="_Toc500784030"/>
      <w:bookmarkStart w:id="255" w:name="_Toc501006053"/>
      <w:bookmarkStart w:id="256" w:name="_Toc502671244"/>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254"/>
      <w:bookmarkEnd w:id="255"/>
      <w:bookmarkEnd w:id="256"/>
      <w:r>
        <w:t xml:space="preserve"> </w:t>
      </w:r>
    </w:p>
    <w:p w:rsidR="004A2FB9" w:rsidRDefault="004A2FB9" w:rsidP="004A2FB9">
      <w:pPr>
        <w:spacing w:line="240" w:lineRule="auto"/>
        <w:jc w:val="left"/>
      </w:pPr>
      <w:r>
        <w:br w:type="page"/>
      </w:r>
    </w:p>
    <w:p w:rsidR="004A2FB9" w:rsidRDefault="004A2FB9" w:rsidP="004A2FB9">
      <w:pPr>
        <w:pStyle w:val="Heading3"/>
      </w:pPr>
      <w:bookmarkStart w:id="257" w:name="_Hlk501634689"/>
      <w:bookmarkStart w:id="258" w:name="_Toc502671846"/>
      <w:r>
        <w:lastRenderedPageBreak/>
        <w:t xml:space="preserve">1.5.14 </w:t>
      </w:r>
      <w:bookmarkEnd w:id="257"/>
      <w:r>
        <w:t>Azure</w:t>
      </w:r>
      <w:bookmarkEnd w:id="258"/>
    </w:p>
    <w:p w:rsidR="004A2FB9" w:rsidRDefault="004A2FB9" w:rsidP="004A2FB9">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4A2FB9" w:rsidRDefault="004A2FB9" w:rsidP="004A2FB9">
      <w:pPr>
        <w:pStyle w:val="Heading3"/>
      </w:pPr>
      <w:bookmarkStart w:id="259" w:name="_Hlk501634708"/>
      <w:bookmarkStart w:id="260" w:name="_Toc502671847"/>
      <w:r>
        <w:t xml:space="preserve">1.5.15 </w:t>
      </w:r>
      <w:bookmarkEnd w:id="259"/>
      <w:r>
        <w:t>Classifieurs</w:t>
      </w:r>
      <w:bookmarkEnd w:id="260"/>
    </w:p>
    <w:p w:rsidR="004A2FB9" w:rsidRDefault="004A2FB9" w:rsidP="004A2FB9">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4A2FB9" w:rsidRDefault="004A2FB9" w:rsidP="004A2FB9">
      <w:pPr>
        <w:pStyle w:val="Heading4"/>
      </w:pPr>
      <w:r>
        <w:t>1.5.15.1 Réseau de neurones</w:t>
      </w:r>
    </w:p>
    <w:p w:rsidR="004A2FB9" w:rsidRDefault="004A2FB9" w:rsidP="004A2FB9">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4A2FB9" w:rsidRDefault="004A2FB9" w:rsidP="004A2FB9">
      <w:pPr>
        <w:pStyle w:val="Heading4"/>
      </w:pPr>
      <w:r>
        <w:t>1.5.15.2 Régression logistique</w:t>
      </w:r>
    </w:p>
    <w:p w:rsidR="004A2FB9" w:rsidRDefault="004A2FB9" w:rsidP="004A2FB9">
      <w:pPr>
        <w:pStyle w:val="Paragraphe"/>
      </w:pPr>
      <w:r>
        <w:t>La régression logistique est un modèle d’apprentissage machine populaire dans lequel on tente de maximiser la vraisemblance d’un modèle logistique de la forme :</w:t>
      </w:r>
    </w:p>
    <w:p w:rsidR="004A2FB9" w:rsidRDefault="004A2FB9" w:rsidP="004A2FB9">
      <w:pPr>
        <w:pStyle w:val="Paragraphesuite"/>
        <w:jc w:val="center"/>
      </w:pPr>
      <w:r>
        <w:rPr>
          <w:noProof/>
        </w:rPr>
        <w:drawing>
          <wp:inline distT="0" distB="0" distL="0" distR="0" wp14:anchorId="29A80A44" wp14:editId="2E9EAA72">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338857" cy="453077"/>
                    </a:xfrm>
                    <a:prstGeom prst="rect">
                      <a:avLst/>
                    </a:prstGeom>
                  </pic:spPr>
                </pic:pic>
              </a:graphicData>
            </a:graphic>
          </wp:inline>
        </w:drawing>
      </w:r>
    </w:p>
    <w:p w:rsidR="004A2FB9" w:rsidRDefault="004A2FB9" w:rsidP="004A2FB9">
      <w:pPr>
        <w:pStyle w:val="Paragraphe"/>
      </w:pPr>
      <w:r>
        <w:lastRenderedPageBreak/>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instrText xml:space="preserve"> ADDIN EN.CITE &lt;EndNote&gt;&lt;Cite&gt;&lt;Year&gt;2002&lt;/Year&gt;&lt;RecNum&gt;49&lt;/RecNum&gt;&lt;DisplayText&gt;[43]&lt;/DisplayText&gt;&lt;record&gt;&lt;rec-number&gt;49&lt;/rec-number&gt;&lt;foreign-keys&gt;&lt;key app="EN" db-id="dtftfsr24va0v2etav4psxzqwvsxe0rzvwas" timestamp="0"&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3]</w:t>
      </w:r>
      <w:r>
        <w:fldChar w:fldCharType="end"/>
      </w:r>
      <w:r>
        <w:t>.</w:t>
      </w:r>
    </w:p>
    <w:p w:rsidR="004A2FB9" w:rsidRPr="00743315" w:rsidRDefault="004A2FB9" w:rsidP="004A2FB9">
      <w:pPr>
        <w:pStyle w:val="Heading4"/>
      </w:pPr>
      <w:bookmarkStart w:id="261" w:name="_Hlk500691901"/>
      <w:r>
        <w:t xml:space="preserve">1.5.15.3 </w:t>
      </w:r>
      <w:r w:rsidRPr="00BE58D5">
        <w:t>Machine à vecteurs de support</w:t>
      </w:r>
      <w:r>
        <w:t xml:space="preserve">. </w:t>
      </w:r>
      <w:bookmarkEnd w:id="261"/>
    </w:p>
    <w:p w:rsidR="004A2FB9" w:rsidRPr="00743315" w:rsidRDefault="004A2FB9" w:rsidP="004A2FB9">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4]&lt;/DisplayText&gt;&lt;record&gt;&lt;rec-number&gt;50&lt;/rec-number&gt;&lt;foreign-keys&gt;&lt;key app="EN" db-id="dtftfsr24va0v2etav4psxzqwvsxe0rzvwas" timestamp="0"&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4]</w:t>
      </w:r>
      <w:r>
        <w:fldChar w:fldCharType="end"/>
      </w:r>
      <w:r>
        <w:t xml:space="preserve"> .</w:t>
      </w:r>
    </w:p>
    <w:p w:rsidR="004A2FB9" w:rsidRPr="008A4FF4" w:rsidRDefault="004A2FB9" w:rsidP="004A2FB9">
      <w:pPr>
        <w:pStyle w:val="Heading4"/>
      </w:pPr>
      <w:r>
        <w:t xml:space="preserve">1.5.15.4 </w:t>
      </w:r>
      <w:r w:rsidRPr="008A4FF4">
        <w:t>Arbres de décisions</w:t>
      </w:r>
    </w:p>
    <w:p w:rsidR="004A2FB9" w:rsidRPr="008A4FF4" w:rsidRDefault="004A2FB9" w:rsidP="004A2FB9">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45]&lt;/DisplayText&gt;&lt;record&gt;&lt;rec-number&gt;51&lt;/rec-number&gt;&lt;foreign-keys&gt;&lt;key app="EN" db-id="dtftfsr24va0v2etav4psxzqwvsxe0rzvwas" timestamp="0"&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45]</w:t>
      </w:r>
      <w:r>
        <w:fldChar w:fldCharType="end"/>
      </w:r>
    </w:p>
    <w:p w:rsidR="004A2FB9" w:rsidRDefault="004A2FB9" w:rsidP="004A2FB9">
      <w:pPr>
        <w:pStyle w:val="Heading4"/>
      </w:pPr>
      <w:bookmarkStart w:id="262" w:name="_Hlk501634762"/>
      <w:r>
        <w:t xml:space="preserve">1.5.15.5 </w:t>
      </w:r>
      <w:bookmarkEnd w:id="262"/>
      <w:r>
        <w:t xml:space="preserve">Arbre de décision « </w:t>
      </w:r>
      <w:r w:rsidRPr="00E15844">
        <w:rPr>
          <w:i/>
        </w:rPr>
        <w:t>boosté</w:t>
      </w:r>
      <w:r>
        <w:t xml:space="preserve"> » ou « </w:t>
      </w:r>
      <w:bookmarkStart w:id="263"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263"/>
      <w:proofErr w:type="spellEnd"/>
      <w:r>
        <w:t xml:space="preserve"> »</w:t>
      </w:r>
    </w:p>
    <w:p w:rsidR="004A2FB9" w:rsidRPr="008D1B9D" w:rsidRDefault="004A2FB9" w:rsidP="004A2FB9">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46]&lt;/DisplayText&gt;&lt;record&gt;&lt;rec-number&gt;53&lt;/rec-number&gt;&lt;foreign-keys&gt;&lt;key app="EN" db-id="dtftfsr24va0v2etav4psxzqwvsxe0rzvwas" timestamp="0"&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46]</w:t>
      </w:r>
      <w:r>
        <w:fldChar w:fldCharType="end"/>
      </w:r>
      <w:r>
        <w:t>.</w:t>
      </w:r>
    </w:p>
    <w:p w:rsidR="004A2FB9" w:rsidRPr="00136EC6" w:rsidRDefault="004A2FB9" w:rsidP="004A2FB9">
      <w:pPr>
        <w:pStyle w:val="Heading4"/>
      </w:pPr>
      <w:r>
        <w:t xml:space="preserve"> 1.5.15.6 « </w:t>
      </w:r>
      <w:bookmarkStart w:id="264" w:name="_Hlk517872741"/>
      <w:r w:rsidRPr="00E15844">
        <w:rPr>
          <w:i/>
        </w:rPr>
        <w:t>Bayes point machine</w:t>
      </w:r>
      <w:r>
        <w:t xml:space="preserve"> </w:t>
      </w:r>
      <w:bookmarkEnd w:id="264"/>
      <w:r>
        <w:t>»</w:t>
      </w:r>
    </w:p>
    <w:p w:rsidR="004A2FB9" w:rsidRDefault="004A2FB9" w:rsidP="004A2FB9">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47]&lt;/DisplayText&gt;&lt;record&gt;&lt;rec-number&gt;52&lt;/rec-number&gt;&lt;foreign-keys&gt;&lt;key app="EN" db-id="dtftfsr24va0v2etav4psxzqwvsxe0rzvwas" timestamp="0"&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47]</w:t>
      </w:r>
      <w:r>
        <w:fldChar w:fldCharType="end"/>
      </w:r>
      <w:r>
        <w:t>.</w:t>
      </w:r>
    </w:p>
    <w:p w:rsidR="004A2FB9" w:rsidRDefault="004A2FB9" w:rsidP="004A2FB9">
      <w:pPr>
        <w:pStyle w:val="Heading3"/>
      </w:pPr>
      <w:bookmarkStart w:id="265" w:name="_Hlk501634788"/>
      <w:bookmarkStart w:id="266" w:name="_Toc502671848"/>
      <w:r>
        <w:lastRenderedPageBreak/>
        <w:t xml:space="preserve">1.5.16 </w:t>
      </w:r>
      <w:bookmarkEnd w:id="265"/>
      <w:r>
        <w:t>Métriques couramment utilisées</w:t>
      </w:r>
      <w:bookmarkEnd w:id="266"/>
    </w:p>
    <w:p w:rsidR="004A2FB9" w:rsidRPr="007B06A2" w:rsidRDefault="004A2FB9" w:rsidP="004A2FB9">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4A2FB9" w:rsidRDefault="004A2FB9" w:rsidP="004A2FB9">
      <w:pPr>
        <w:pStyle w:val="Heading4"/>
      </w:pPr>
      <w:r>
        <w:t>1.5.16.1 Corrélation de Pearson (c</w:t>
      </w:r>
      <w:r w:rsidRPr="005A0633">
        <w:t>orrélation linéaire</w:t>
      </w:r>
      <w:r>
        <w:t>)</w:t>
      </w:r>
    </w:p>
    <w:p w:rsidR="004A2FB9" w:rsidRPr="00D13968" w:rsidRDefault="004A2FB9" w:rsidP="004A2FB9">
      <w:pPr>
        <w:pStyle w:val="Paragraphe"/>
      </w:pPr>
      <w:r>
        <w:t>Cette métrique permet d’établir une corrélation entre deux vecteurs de la même longueur. Chaque élément d’un vecteur doit être relié à l’élément de même indice de 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4A2FB9" w:rsidRDefault="004A2FB9" w:rsidP="004A2FB9">
      <w:pPr>
        <w:pStyle w:val="Heading4"/>
        <w:rPr>
          <w:sz w:val="28"/>
        </w:rPr>
      </w:pPr>
      <w:bookmarkStart w:id="267" w:name="_Hlk501634811"/>
      <w:r>
        <w:t xml:space="preserve">1.5.16.2 </w:t>
      </w:r>
      <w:bookmarkEnd w:id="267"/>
      <w:r w:rsidRPr="008D1B9D">
        <w:rPr>
          <w:sz w:val="28"/>
        </w:rPr>
        <w:t>Métrique</w:t>
      </w:r>
      <w:r>
        <w:rPr>
          <w:sz w:val="28"/>
        </w:rPr>
        <w:t>s</w:t>
      </w:r>
      <w:r w:rsidRPr="008D1B9D">
        <w:rPr>
          <w:sz w:val="28"/>
        </w:rPr>
        <w:t xml:space="preserve"> de mesure de la performance des algorithmes d’apprentissage machine </w:t>
      </w:r>
    </w:p>
    <w:p w:rsidR="004A2FB9" w:rsidRDefault="004A2FB9" w:rsidP="004A2FB9">
      <w:pPr>
        <w:pStyle w:val="Heading4"/>
      </w:pPr>
      <w:bookmarkStart w:id="268" w:name="_Hlk501634830"/>
      <w:r>
        <w:t xml:space="preserve">1.5.16.2.1 </w:t>
      </w:r>
      <w:bookmarkEnd w:id="268"/>
      <w:r>
        <w:t>Les vrais positifs</w:t>
      </w:r>
    </w:p>
    <w:p w:rsidR="004A2FB9" w:rsidRDefault="004A2FB9" w:rsidP="004A2FB9">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4A2FB9" w:rsidRDefault="004A2FB9" w:rsidP="004A2FB9">
      <w:pPr>
        <w:pStyle w:val="Heading4"/>
      </w:pPr>
      <w:r>
        <w:t>1.5.16.2.2 Les faux positifs</w:t>
      </w:r>
    </w:p>
    <w:p w:rsidR="004A2FB9" w:rsidRDefault="004A2FB9" w:rsidP="004A2FB9">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4A2FB9" w:rsidRDefault="004A2FB9" w:rsidP="004A2FB9">
      <w:pPr>
        <w:pStyle w:val="Heading4"/>
      </w:pPr>
      <w:r>
        <w:t xml:space="preserve">1.5.16.2.3 Les vrais </w:t>
      </w:r>
      <w:r w:rsidRPr="00906881">
        <w:t>négatifs</w:t>
      </w:r>
      <w:r>
        <w:t xml:space="preserve"> et les faux </w:t>
      </w:r>
      <w:r w:rsidRPr="00906881">
        <w:t>négatifs</w:t>
      </w:r>
    </w:p>
    <w:p w:rsidR="004A2FB9" w:rsidRDefault="004A2FB9" w:rsidP="004A2FB9">
      <w:pPr>
        <w:pStyle w:val="Paragraphe"/>
      </w:pPr>
      <w:r>
        <w:t>Il suffit de remplacer le terme positif par le terme négatif dans les deux définitions précédentes pour avoir la définition des vrais et faux négatifs.</w:t>
      </w:r>
    </w:p>
    <w:p w:rsidR="004A2FB9" w:rsidRDefault="004A2FB9" w:rsidP="004A2FB9">
      <w:pPr>
        <w:pStyle w:val="Paragraphesuite"/>
      </w:pPr>
      <w:r>
        <w:lastRenderedPageBreak/>
        <w:t xml:space="preserve">Dans le reste du mémoire, il sera question de vrais « Hi », faux « Hi », vrais « Low » et faux « Low », cela fait référence à la prédiction des classes discrètes de réactivité chimique des nucléotides. Les seuils sont de 0,5 et 1. </w:t>
      </w:r>
      <w:proofErr w:type="gramStart"/>
      <w:r>
        <w:t>( «</w:t>
      </w:r>
      <w:proofErr w:type="gramEnd"/>
      <w:r>
        <w:t xml:space="preserve"> Hi » </w:t>
      </w:r>
      <w:r w:rsidRPr="003E333F">
        <w:t xml:space="preserve">&gt; 1 &amp; </w:t>
      </w:r>
      <w:r>
        <w:t xml:space="preserve">« Low » </w:t>
      </w:r>
      <w:r w:rsidRPr="003E333F">
        <w:t xml:space="preserve">&lt; 0,5 </w:t>
      </w:r>
      <w:r>
        <w:t>)</w:t>
      </w:r>
    </w:p>
    <w:p w:rsidR="004A2FB9" w:rsidRDefault="004A2FB9" w:rsidP="004A2FB9">
      <w:pPr>
        <w:pStyle w:val="Heading4"/>
      </w:pPr>
      <w:r>
        <w:t xml:space="preserve">1.5.16.2.4 Le taux de vrais positifs (« </w:t>
      </w:r>
      <w:proofErr w:type="spellStart"/>
      <w:r w:rsidRPr="001B398F">
        <w:rPr>
          <w:i/>
        </w:rPr>
        <w:t>True</w:t>
      </w:r>
      <w:proofErr w:type="spellEnd"/>
      <w:r w:rsidRPr="001B398F">
        <w:rPr>
          <w:i/>
        </w:rPr>
        <w:t xml:space="preserve"> positive rate</w:t>
      </w:r>
      <w:r>
        <w:t xml:space="preserve"> »)</w:t>
      </w:r>
    </w:p>
    <w:p w:rsidR="004A2FB9" w:rsidRPr="00907556" w:rsidRDefault="004A2FB9" w:rsidP="004A2FB9">
      <w:pPr>
        <w:pStyle w:val="Paragraphe"/>
      </w:pPr>
      <w:bookmarkStart w:id="269" w:name="_Hlk501359515"/>
      <w:r>
        <w:t>Le taux de vrais positifs est le nombre de vrais positifs divisé par le nombre d’éléments positifs total. L’axe verticale de la courbe ROC est le taux de vrais positifs.</w:t>
      </w:r>
      <w:bookmarkEnd w:id="269"/>
    </w:p>
    <w:p w:rsidR="004A2FB9" w:rsidRDefault="004A2FB9" w:rsidP="004A2FB9">
      <w:pPr>
        <w:pStyle w:val="Heading4"/>
      </w:pPr>
      <w:r>
        <w:t xml:space="preserve">1.5.16.2.5 Le taux de faux positifs (« </w:t>
      </w:r>
      <w:r w:rsidRPr="001B398F">
        <w:rPr>
          <w:i/>
        </w:rPr>
        <w:t>False positive rate</w:t>
      </w:r>
      <w:r>
        <w:t xml:space="preserve"> »)</w:t>
      </w:r>
    </w:p>
    <w:p w:rsidR="004A2FB9" w:rsidRPr="00396529" w:rsidRDefault="004A2FB9" w:rsidP="004A2FB9">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4A2FB9" w:rsidRDefault="004A2FB9" w:rsidP="004A2FB9">
      <w:pPr>
        <w:pStyle w:val="Heading4"/>
      </w:pPr>
      <w:r>
        <w:t xml:space="preserve">1.5.16.2.6 La </w:t>
      </w:r>
      <w:bookmarkStart w:id="270" w:name="_Hlk500770412"/>
      <w:r>
        <w:t>précision</w:t>
      </w:r>
      <w:bookmarkEnd w:id="270"/>
    </w:p>
    <w:p w:rsidR="004A2FB9" w:rsidRDefault="004A2FB9" w:rsidP="004A2FB9">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lastRenderedPageBreak/>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4A2FB9" w:rsidRDefault="004A2FB9" w:rsidP="004A2FB9">
      <w:pPr>
        <w:pStyle w:val="Heading4"/>
      </w:pPr>
      <w:r>
        <w:t>1.5.16.2.7 Le rappel ou sensitivité</w:t>
      </w:r>
    </w:p>
    <w:p w:rsidR="004A2FB9" w:rsidRDefault="004A2FB9" w:rsidP="004A2FB9">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4A2FB9" w:rsidRDefault="004A2FB9" w:rsidP="004A2FB9">
      <w:pPr>
        <w:pStyle w:val="Heading4"/>
      </w:pPr>
      <w:bookmarkStart w:id="271" w:name="_Hlk501363510"/>
      <w:r>
        <w:t>1.5.16.2.8 Score F1</w:t>
      </w:r>
    </w:p>
    <w:p w:rsidR="004A2FB9" w:rsidRPr="000160E0" w:rsidRDefault="004A2FB9" w:rsidP="004A2FB9">
      <w:pPr>
        <w:pStyle w:val="Paragraphe"/>
      </w:pPr>
      <w:r>
        <w:t>Cette valeur considère le rappel et la précision dans son calcul. Plus précisément, le score F1 et la moyenne harmonique de la précision est du rappel. Plus la valeur est près de 1, meilleur est l’algorithme</w:t>
      </w:r>
      <w:bookmarkEnd w:id="271"/>
      <w:r w:rsidRPr="000160E0">
        <w:t xml:space="preserve"> </w:t>
      </w:r>
      <w:r>
        <w:fldChar w:fldCharType="begin"/>
      </w:r>
      <w:r>
        <w:instrText xml:space="preserve"> ADDIN EN.CITE &lt;EndNote&gt;&lt;Cite&gt;&lt;Author&gt;POWERS&lt;/Author&gt;&lt;Year&gt;2011&lt;/Year&gt;&lt;RecNum&gt;46&lt;/RecNum&gt;&lt;DisplayText&gt;[48]&lt;/DisplayText&gt;&lt;record&gt;&lt;rec-number&gt;46&lt;/rec-number&gt;&lt;foreign-keys&gt;&lt;key app="EN" db-id="dtftfsr24va0v2etav4psxzqwvsxe0rzvwas" timestamp="0"&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48]</w:t>
      </w:r>
      <w:r>
        <w:fldChar w:fldCharType="end"/>
      </w:r>
      <w:r w:rsidRPr="000160E0">
        <w:t>.</w:t>
      </w:r>
    </w:p>
    <w:p w:rsidR="004A2FB9" w:rsidRDefault="004A2FB9" w:rsidP="004A2FB9">
      <w:pPr>
        <w:pStyle w:val="Heading4"/>
      </w:pPr>
      <w:bookmarkStart w:id="272" w:name="_Hlk501363449"/>
      <w:r>
        <w:t xml:space="preserve">1.5.16.2.9 </w:t>
      </w:r>
      <w:r w:rsidRPr="00821C5D">
        <w:t>Table de contingence</w:t>
      </w:r>
      <w:bookmarkEnd w:id="272"/>
      <w:r w:rsidRPr="00821C5D">
        <w:t xml:space="preserve"> </w:t>
      </w:r>
    </w:p>
    <w:p w:rsidR="004A2FB9" w:rsidRPr="004A6D09" w:rsidRDefault="004A2FB9" w:rsidP="004A2FB9">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4A2FB9" w:rsidRPr="00733A3B" w:rsidRDefault="004A2FB9" w:rsidP="004A2FB9">
      <w:pPr>
        <w:pStyle w:val="Heading4"/>
      </w:pPr>
      <w:r>
        <w:t xml:space="preserve">1.5.16.2.10 </w:t>
      </w:r>
      <w:r w:rsidRPr="00733A3B">
        <w:t>Courbe ROC</w:t>
      </w:r>
    </w:p>
    <w:p w:rsidR="004A2FB9" w:rsidRDefault="004A2FB9" w:rsidP="004A2FB9">
      <w:pPr>
        <w:pStyle w:val="Paragraphe"/>
      </w:pPr>
      <w:bookmarkStart w:id="273"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4A2FB9" w:rsidRDefault="004A2FB9" w:rsidP="004A2FB9">
      <w:pPr>
        <w:pStyle w:val="Heading3"/>
      </w:pPr>
      <w:bookmarkStart w:id="274" w:name="_Hlk501634916"/>
      <w:bookmarkStart w:id="275" w:name="_Toc502671849"/>
      <w:bookmarkEnd w:id="273"/>
      <w:r>
        <w:lastRenderedPageBreak/>
        <w:t xml:space="preserve">1.5.17 </w:t>
      </w:r>
      <w:bookmarkEnd w:id="274"/>
      <w:r>
        <w:t>Autres logiciels utilisés</w:t>
      </w:r>
      <w:bookmarkEnd w:id="275"/>
    </w:p>
    <w:p w:rsidR="004A2FB9" w:rsidRDefault="004A2FB9" w:rsidP="004A2FB9">
      <w:pPr>
        <w:pStyle w:val="Heading4"/>
      </w:pPr>
      <w:bookmarkStart w:id="276" w:name="_Hlk501634924"/>
      <w:r>
        <w:t xml:space="preserve">1.5.17.1 </w:t>
      </w:r>
      <w:bookmarkEnd w:id="276"/>
      <w:proofErr w:type="spellStart"/>
      <w:r w:rsidRPr="00EB7171">
        <w:t>Mongodb</w:t>
      </w:r>
      <w:proofErr w:type="spellEnd"/>
    </w:p>
    <w:p w:rsidR="004A2FB9" w:rsidRPr="008D1B9D" w:rsidRDefault="004A2FB9" w:rsidP="004A2FB9">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4A2FB9" w:rsidRDefault="004A2FB9" w:rsidP="004A2FB9">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4A2FB9" w:rsidRDefault="004A2FB9" w:rsidP="004A2FB9">
      <w:pPr>
        <w:pStyle w:val="Heading4"/>
      </w:pPr>
      <w:r>
        <w:t>1.5.17.2 Node.js</w:t>
      </w:r>
    </w:p>
    <w:p w:rsidR="004A2FB9" w:rsidRDefault="004A2FB9" w:rsidP="004A2FB9">
      <w:pPr>
        <w:pStyle w:val="Paragraphe"/>
      </w:pPr>
      <w:r>
        <w:t xml:space="preserve"> </w:t>
      </w:r>
      <w:bookmarkStart w:id="277"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277"/>
    </w:p>
    <w:p w:rsidR="004A2FB9" w:rsidRDefault="004A2FB9" w:rsidP="004A2FB9">
      <w:pPr>
        <w:pStyle w:val="Heading3"/>
      </w:pPr>
      <w:bookmarkStart w:id="278" w:name="_Hlk501634952"/>
      <w:bookmarkStart w:id="279" w:name="_Toc502671850"/>
      <w:r>
        <w:t xml:space="preserve">1.5.18 </w:t>
      </w:r>
      <w:bookmarkEnd w:id="278"/>
      <w:r>
        <w:t>Formats de fichiers</w:t>
      </w:r>
      <w:bookmarkEnd w:id="279"/>
    </w:p>
    <w:p w:rsidR="004A2FB9" w:rsidRPr="00974B02" w:rsidRDefault="004A2FB9" w:rsidP="004A2FB9">
      <w:pPr>
        <w:pStyle w:val="Paragraphe"/>
      </w:pPr>
      <w:r>
        <w:t>RNASS produit en sortie des fichiers JSON qui peuvent être converti en fichier CSV pour faciliter leur étude ultérieure.</w:t>
      </w:r>
    </w:p>
    <w:p w:rsidR="004A2FB9" w:rsidRDefault="004A2FB9" w:rsidP="004A2FB9">
      <w:pPr>
        <w:pStyle w:val="Heading4"/>
      </w:pPr>
      <w:r>
        <w:t>1.5.18.1 JSON (</w:t>
      </w:r>
      <w:r w:rsidRPr="003E301E">
        <w:t xml:space="preserve">JavaScript </w:t>
      </w:r>
      <w:proofErr w:type="spellStart"/>
      <w:r w:rsidRPr="003E301E">
        <w:t>object</w:t>
      </w:r>
      <w:proofErr w:type="spellEnd"/>
      <w:r w:rsidRPr="003E301E">
        <w:t xml:space="preserve"> notation</w:t>
      </w:r>
      <w:r>
        <w:t>)</w:t>
      </w:r>
    </w:p>
    <w:p w:rsidR="004A2FB9" w:rsidRDefault="004A2FB9" w:rsidP="004A2FB9">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4A2FB9" w:rsidRDefault="004A2FB9" w:rsidP="004A2FB9">
      <w:pPr>
        <w:pStyle w:val="Heading4"/>
      </w:pPr>
      <w:r>
        <w:lastRenderedPageBreak/>
        <w:t>1.5.18.2 CSV (</w:t>
      </w:r>
      <w:r w:rsidRPr="003E301E">
        <w:t xml:space="preserve">comma </w:t>
      </w:r>
      <w:proofErr w:type="spellStart"/>
      <w:r w:rsidRPr="003E301E">
        <w:t>separated</w:t>
      </w:r>
      <w:proofErr w:type="spellEnd"/>
      <w:r w:rsidRPr="003E301E">
        <w:t xml:space="preserve"> value</w:t>
      </w:r>
      <w:r>
        <w:t>)</w:t>
      </w:r>
    </w:p>
    <w:p w:rsidR="004A2FB9" w:rsidRPr="00324D1D" w:rsidRDefault="004A2FB9" w:rsidP="004A2FB9">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7476FB" w:rsidRDefault="007476FB">
      <w:pPr>
        <w:spacing w:line="240" w:lineRule="auto"/>
        <w:jc w:val="left"/>
        <w:rPr>
          <w:sz w:val="14"/>
          <w:lang w:val="en-US"/>
        </w:rPr>
      </w:pPr>
      <w:r>
        <w:rPr>
          <w:sz w:val="14"/>
          <w:lang w:val="en-US"/>
        </w:rPr>
        <w:br w:type="page"/>
      </w:r>
    </w:p>
    <w:p w:rsidR="007476FB" w:rsidRDefault="007476FB" w:rsidP="007476FB">
      <w:pPr>
        <w:pStyle w:val="Heading3"/>
      </w:pPr>
      <w:bookmarkStart w:id="280" w:name="_Toc502671855"/>
      <w:r>
        <w:lastRenderedPageBreak/>
        <w:t>Le format RDAT</w:t>
      </w:r>
      <w:bookmarkEnd w:id="280"/>
    </w:p>
    <w:p w:rsidR="007476FB" w:rsidRPr="003D5A34" w:rsidRDefault="007476FB" w:rsidP="007476FB">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0]&lt;/DisplayText&gt;&lt;record&gt;&lt;rec-number&gt;39&lt;/rec-number&gt;&lt;foreign-keys&gt;&lt;key app="EN" db-id="dtftfsr24va0v2etav4psxzqwvsxe0rzvwas" timestamp="0"&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0]</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281" w:name="_Hlk501377967"/>
      <w:r>
        <w:t>espèces chimiques</w:t>
      </w:r>
      <w:bookmarkEnd w:id="281"/>
      <w:r>
        <w:t>, sont disponibles dans la variable annotation de chaque séquence.</w:t>
      </w:r>
      <w:r w:rsidRPr="009F4261">
        <w:t xml:space="preserve"> </w:t>
      </w:r>
      <w:r>
        <w:t xml:space="preserve">De plus, c’est dans ce fichier qu’on retrouve le traitement numérique qui a été fait sur les données. </w:t>
      </w:r>
    </w:p>
    <w:p w:rsidR="004A2FB9" w:rsidRPr="007476FB" w:rsidRDefault="004A2FB9" w:rsidP="007A63C0">
      <w:pPr>
        <w:rPr>
          <w:sz w:val="14"/>
        </w:rPr>
      </w:pPr>
    </w:p>
    <w:sectPr w:rsidR="004A2FB9" w:rsidRPr="007476FB" w:rsidSect="00C01DF0">
      <w:headerReference w:type="default" r:id="rId94"/>
      <w:footerReference w:type="default" r:id="rId95"/>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1D4D" w:rsidRDefault="006C1D4D" w:rsidP="00757EB9">
      <w:pPr>
        <w:spacing w:after="120" w:line="240" w:lineRule="auto"/>
      </w:pPr>
      <w:r>
        <w:separator/>
      </w:r>
    </w:p>
  </w:endnote>
  <w:endnote w:type="continuationSeparator" w:id="0">
    <w:p w:rsidR="006C1D4D" w:rsidRDefault="006C1D4D" w:rsidP="00757EB9">
      <w:pPr>
        <w:spacing w:after="120" w:line="240" w:lineRule="auto"/>
      </w:pPr>
      <w:r>
        <w:separator/>
      </w:r>
    </w:p>
  </w:endnote>
  <w:endnote w:type="continuationNotice" w:id="1">
    <w:p w:rsidR="006C1D4D" w:rsidRDefault="006C1D4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charset w:val="00"/>
    <w:family w:val="swiss"/>
    <w:pitch w:val="variable"/>
    <w:sig w:usb0="8000004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pPr>
      <w:framePr w:wrap="around" w:vAnchor="text" w:hAnchor="margin" w:xAlign="right" w:y="1"/>
    </w:pPr>
    <w:r>
      <w:fldChar w:fldCharType="begin"/>
    </w:r>
    <w:r>
      <w:instrText xml:space="preserve">PAGE  </w:instrText>
    </w:r>
    <w:r>
      <w:fldChar w:fldCharType="separate"/>
    </w:r>
    <w:r>
      <w:rPr>
        <w:noProof/>
      </w:rPr>
      <w:t>vi</w:t>
    </w:r>
    <w:r>
      <w:fldChar w:fldCharType="end"/>
    </w:r>
  </w:p>
  <w:p w:rsidR="00F67FD5" w:rsidRDefault="00F67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F67FD5" w:rsidRDefault="00F67FD5">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F67FD5" w:rsidRPr="001A1471" w:rsidRDefault="00F67FD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1D4D" w:rsidRDefault="006C1D4D" w:rsidP="00757EB9">
      <w:pPr>
        <w:spacing w:after="120" w:line="240" w:lineRule="auto"/>
      </w:pPr>
      <w:r>
        <w:separator/>
      </w:r>
    </w:p>
  </w:footnote>
  <w:footnote w:type="continuationSeparator" w:id="0">
    <w:p w:rsidR="006C1D4D" w:rsidRDefault="006C1D4D" w:rsidP="00757EB9">
      <w:pPr>
        <w:spacing w:after="120" w:line="240" w:lineRule="auto"/>
      </w:pPr>
      <w:r>
        <w:separator/>
      </w:r>
    </w:p>
  </w:footnote>
  <w:footnote w:type="continuationNotice" w:id="1">
    <w:p w:rsidR="006C1D4D" w:rsidRDefault="006C1D4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51563C">
    <w:pPr>
      <w:framePr w:wrap="around" w:vAnchor="text" w:hAnchor="margin" w:xAlign="right" w:y="1"/>
    </w:pPr>
    <w:r>
      <w:fldChar w:fldCharType="begin"/>
    </w:r>
    <w:r>
      <w:instrText xml:space="preserve">PAGE  </w:instrText>
    </w:r>
    <w:r>
      <w:fldChar w:fldCharType="end"/>
    </w:r>
  </w:p>
  <w:p w:rsidR="00F67FD5" w:rsidRDefault="00F67FD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52"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353"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8"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9"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10710EF"/>
    <w:multiLevelType w:val="hybridMultilevel"/>
    <w:tmpl w:val="D6A62FF6"/>
    <w:lvl w:ilvl="0" w:tplc="72C0C284">
      <w:start w:val="1"/>
      <w:numFmt w:val="decimal"/>
      <w:pStyle w:val="Figure"/>
      <w:suff w:val="space"/>
      <w:lvlText w:val="Figure %1."/>
      <w:lvlJc w:val="left"/>
      <w:pPr>
        <w:ind w:left="2893" w:hanging="340"/>
      </w:pPr>
      <w:rPr>
        <w:rFonts w:hint="default"/>
        <w:b w: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1"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4"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7"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5CBC5DE5"/>
    <w:multiLevelType w:val="hybridMultilevel"/>
    <w:tmpl w:val="B2B0AF16"/>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1"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2"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3"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5"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26"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22"/>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21"/>
  </w:num>
  <w:num w:numId="6">
    <w:abstractNumId w:val="10"/>
  </w:num>
  <w:num w:numId="7">
    <w:abstractNumId w:val="25"/>
  </w:num>
  <w:num w:numId="8">
    <w:abstractNumId w:val="6"/>
  </w:num>
  <w:num w:numId="9">
    <w:abstractNumId w:val="15"/>
  </w:num>
  <w:num w:numId="10">
    <w:abstractNumId w:val="0"/>
  </w:num>
  <w:num w:numId="11">
    <w:abstractNumId w:val="2"/>
  </w:num>
  <w:num w:numId="12">
    <w:abstractNumId w:val="7"/>
  </w:num>
  <w:num w:numId="13">
    <w:abstractNumId w:val="12"/>
  </w:num>
  <w:num w:numId="14">
    <w:abstractNumId w:val="25"/>
    <w:lvlOverride w:ilvl="0">
      <w:startOverride w:val="1"/>
    </w:lvlOverride>
  </w:num>
  <w:num w:numId="15">
    <w:abstractNumId w:val="25"/>
    <w:lvlOverride w:ilvl="0">
      <w:startOverride w:val="1"/>
    </w:lvlOverride>
  </w:num>
  <w:num w:numId="16">
    <w:abstractNumId w:val="17"/>
  </w:num>
  <w:num w:numId="17">
    <w:abstractNumId w:val="25"/>
    <w:lvlOverride w:ilvl="0">
      <w:startOverride w:val="1"/>
    </w:lvlOverride>
  </w:num>
  <w:num w:numId="18">
    <w:abstractNumId w:val="10"/>
    <w:lvlOverride w:ilvl="0">
      <w:startOverride w:val="1"/>
    </w:lvlOverride>
  </w:num>
  <w:num w:numId="19">
    <w:abstractNumId w:val="20"/>
  </w:num>
  <w:num w:numId="20">
    <w:abstractNumId w:val="1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11"/>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num>
  <w:num w:numId="29">
    <w:abstractNumId w:val="1"/>
  </w:num>
  <w:num w:numId="30">
    <w:abstractNumId w:val="24"/>
  </w:num>
  <w:num w:numId="31">
    <w:abstractNumId w:val="10"/>
    <w:lvlOverride w:ilvl="0">
      <w:startOverride w:val="1"/>
    </w:lvlOverride>
  </w:num>
  <w:num w:numId="32">
    <w:abstractNumId w:val="17"/>
  </w:num>
  <w:num w:numId="33">
    <w:abstractNumId w:val="3"/>
  </w:num>
  <w:num w:numId="34">
    <w:abstractNumId w:val="19"/>
  </w:num>
  <w:num w:numId="35">
    <w:abstractNumId w:val="23"/>
  </w:num>
  <w:num w:numId="36">
    <w:abstractNumId w:val="9"/>
  </w:num>
  <w:num w:numId="37">
    <w:abstractNumId w:val="4"/>
  </w:num>
  <w:num w:numId="38">
    <w:abstractNumId w:val="10"/>
    <w:lvlOverride w:ilvl="0">
      <w:startOverride w:val="1"/>
    </w:lvlOverride>
  </w:num>
  <w:num w:numId="39">
    <w:abstractNumId w:val="18"/>
  </w:num>
  <w:num w:numId="40">
    <w:abstractNumId w:val="26"/>
  </w:num>
  <w:num w:numId="41">
    <w:abstractNumId w:val="1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tfsr24va0v2etav4psxzqwvsxe0rzvwas&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1016C0"/>
    <w:rsid w:val="00104C9F"/>
    <w:rsid w:val="0011170C"/>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2FB9"/>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63C"/>
    <w:rsid w:val="00520369"/>
    <w:rsid w:val="00521564"/>
    <w:rsid w:val="00522A9F"/>
    <w:rsid w:val="00527B2B"/>
    <w:rsid w:val="00530D48"/>
    <w:rsid w:val="005316CE"/>
    <w:rsid w:val="0053210D"/>
    <w:rsid w:val="0053701E"/>
    <w:rsid w:val="005403CD"/>
    <w:rsid w:val="00540B82"/>
    <w:rsid w:val="00541A03"/>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1D4D"/>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476FB"/>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6B49"/>
    <w:rsid w:val="00C36069"/>
    <w:rsid w:val="00C4196A"/>
    <w:rsid w:val="00C419DF"/>
    <w:rsid w:val="00C4423A"/>
    <w:rsid w:val="00C442A3"/>
    <w:rsid w:val="00C4542E"/>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3EF8"/>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77F1A"/>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540B82"/>
    <w:pPr>
      <w:numPr>
        <w:numId w:val="6"/>
      </w:numPr>
      <w:spacing w:before="0" w:after="100" w:afterAutospacing="1" w:line="240" w:lineRule="auto"/>
      <w:ind w:left="426" w:hanging="426"/>
      <w:jc w:val="both"/>
    </w:p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540B82"/>
    <w:rPr>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commons.wikimedia.org/"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eader" Target="header6.xml"/><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2.png"/><Relationship Id="rId68" Type="http://schemas.openxmlformats.org/officeDocument/2006/relationships/header" Target="header9.xml"/><Relationship Id="rId76" Type="http://schemas.openxmlformats.org/officeDocument/2006/relationships/header" Target="header11.xml"/><Relationship Id="rId84" Type="http://schemas.openxmlformats.org/officeDocument/2006/relationships/image" Target="media/image57.png"/><Relationship Id="rId89" Type="http://schemas.openxmlformats.org/officeDocument/2006/relationships/header" Target="header14.xm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1.bin"/><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4.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0.png"/><Relationship Id="rId79" Type="http://schemas.openxmlformats.org/officeDocument/2006/relationships/image" Target="media/image52.png"/><Relationship Id="rId87"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2.png"/><Relationship Id="rId95" Type="http://schemas.openxmlformats.org/officeDocument/2006/relationships/footer" Target="footer7.xml"/><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29.png"/><Relationship Id="rId56" Type="http://schemas.openxmlformats.org/officeDocument/2006/relationships/footer" Target="footer6.xml"/><Relationship Id="rId64" Type="http://schemas.openxmlformats.org/officeDocument/2006/relationships/image" Target="media/image43.png"/><Relationship Id="rId69" Type="http://schemas.openxmlformats.org/officeDocument/2006/relationships/image" Target="media/image46.png"/><Relationship Id="rId77" Type="http://schemas.openxmlformats.org/officeDocument/2006/relationships/header" Target="header12.xml"/><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image" Target="media/image48.png"/><Relationship Id="rId80" Type="http://schemas.openxmlformats.org/officeDocument/2006/relationships/image" Target="media/image53.png"/><Relationship Id="rId85" Type="http://schemas.openxmlformats.org/officeDocument/2006/relationships/image" Target="media/image58.png"/><Relationship Id="rId93"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hyperlink" Target="http://eternawiki.org/wiki/index.php5/1M7" TargetMode="External"/><Relationship Id="rId38" Type="http://schemas.openxmlformats.org/officeDocument/2006/relationships/image" Target="media/image21.png"/><Relationship Id="rId46" Type="http://schemas.openxmlformats.org/officeDocument/2006/relationships/footer" Target="footer5.xml"/><Relationship Id="rId59" Type="http://schemas.openxmlformats.org/officeDocument/2006/relationships/image" Target="media/image38.png"/><Relationship Id="rId67" Type="http://schemas.openxmlformats.org/officeDocument/2006/relationships/header" Target="header8.xml"/><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header" Target="header10.xml"/><Relationship Id="rId75" Type="http://schemas.openxmlformats.org/officeDocument/2006/relationships/image" Target="media/image51.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header" Target="header7.xml"/><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header" Target="header13.xml"/><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image" Target="media/image22.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96C72-DD39-4FFD-812F-0CD21CABB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1611</TotalTime>
  <Pages>103</Pages>
  <Words>28189</Words>
  <Characters>160679</Characters>
  <Application>Microsoft Office Word</Application>
  <DocSecurity>0</DocSecurity>
  <Lines>1338</Lines>
  <Paragraphs>3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88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Malric Philippe</cp:lastModifiedBy>
  <cp:revision>6</cp:revision>
  <cp:lastPrinted>2017-12-29T18:26:00Z</cp:lastPrinted>
  <dcterms:created xsi:type="dcterms:W3CDTF">2018-07-30T20:23:00Z</dcterms:created>
  <dcterms:modified xsi:type="dcterms:W3CDTF">2018-07-31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